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6064F1B9" w14:textId="25EE1B7C" w:rsidR="003A63AB"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o Liu, </w:t>
      </w:r>
      <w:r w:rsidR="006E6B8A" w:rsidRPr="008A1C58">
        <w:rPr>
          <w:rFonts w:ascii="Times New Roman" w:hAnsi="Times New Roman" w:cs="Times New Roman"/>
          <w:sz w:val="24"/>
          <w:szCs w:val="24"/>
        </w:rPr>
        <w:t>Qi Zheng,</w:t>
      </w:r>
      <w:r w:rsidR="006E6B8A">
        <w:rPr>
          <w:rFonts w:ascii="Times New Roman" w:hAnsi="Times New Roman" w:cs="Times New Roman" w:hint="eastAsia"/>
          <w:sz w:val="24"/>
          <w:szCs w:val="24"/>
        </w:rPr>
        <w:t xml:space="preserve"> Mini Huang, </w:t>
      </w:r>
      <w:r w:rsidRPr="008A1C58">
        <w:rPr>
          <w:rFonts w:ascii="Times New Roman" w:hAnsi="Times New Roman" w:cs="Times New Roman"/>
          <w:sz w:val="24"/>
          <w:szCs w:val="24"/>
        </w:rPr>
        <w:t xml:space="preserve">Arnoud Boot, </w:t>
      </w:r>
      <w:r w:rsidR="00A0126B">
        <w:rPr>
          <w:rFonts w:ascii="Times New Roman" w:hAnsi="Times New Roman" w:cs="Times New Roman" w:hint="eastAsia"/>
          <w:sz w:val="24"/>
          <w:szCs w:val="24"/>
        </w:rPr>
        <w:t>Shenli Zhang,</w:t>
      </w:r>
      <w:r w:rsidR="00C3422A" w:rsidRPr="008A1C58">
        <w:rPr>
          <w:rFonts w:ascii="Times New Roman" w:hAnsi="Times New Roman" w:cs="Times New Roman"/>
          <w:sz w:val="24"/>
          <w:szCs w:val="24"/>
        </w:rPr>
        <w:t xml:space="preserve"> </w:t>
      </w:r>
      <w:r w:rsidR="00AA76D1">
        <w:rPr>
          <w:rFonts w:ascii="Times New Roman" w:hAnsi="Times New Roman" w:cs="Times New Roman" w:hint="eastAsia"/>
          <w:sz w:val="24"/>
          <w:szCs w:val="24"/>
        </w:rPr>
        <w:t xml:space="preserve">Runxi Shen, </w:t>
      </w:r>
      <w:r w:rsidR="00366C97">
        <w:rPr>
          <w:rFonts w:ascii="Times New Roman" w:hAnsi="Times New Roman" w:cs="Times New Roman" w:hint="eastAsia"/>
          <w:sz w:val="24"/>
          <w:szCs w:val="24"/>
        </w:rPr>
        <w:t xml:space="preserve">Ying </w:t>
      </w:r>
      <w:proofErr w:type="gramStart"/>
      <w:r w:rsidR="00366C97">
        <w:rPr>
          <w:rFonts w:ascii="Times New Roman" w:hAnsi="Times New Roman" w:cs="Times New Roman" w:hint="eastAsia"/>
          <w:sz w:val="24"/>
          <w:szCs w:val="24"/>
        </w:rPr>
        <w:t>Yang,</w:t>
      </w:r>
      <w:r w:rsidRPr="008A1C58">
        <w:rPr>
          <w:rFonts w:ascii="Times New Roman" w:hAnsi="Times New Roman" w:cs="Times New Roman"/>
          <w:sz w:val="24"/>
          <w:szCs w:val="24"/>
        </w:rPr>
        <w:t>Steven</w:t>
      </w:r>
      <w:proofErr w:type="gramEnd"/>
      <w:r w:rsidRPr="008A1C58">
        <w:rPr>
          <w:rFonts w:ascii="Times New Roman" w:hAnsi="Times New Roman" w:cs="Times New Roman"/>
          <w:sz w:val="24"/>
          <w:szCs w:val="24"/>
        </w:rPr>
        <w:t xml:space="preserve"> G. Rozen</w:t>
      </w:r>
      <w:r w:rsidR="003A63AB">
        <w:rPr>
          <w:rFonts w:hint="eastAsia"/>
        </w:rPr>
        <w:t xml:space="preserve"> </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7067A536"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 xml:space="preserve">HMF (Hartwig Medical Foundation) cohorts to create a comprehensive collection of ID (small insertions and deletions) mutational signatures using a hierarchical Dirichlet process-based approach. This analysis led to the identification of 15 novel signatures, in addition to the 23 currently cataloged in COSMIC. </w:t>
      </w:r>
      <w:r w:rsidR="00374059">
        <w:rPr>
          <w:rFonts w:ascii="Times New Roman" w:hAnsi="Times New Roman" w:cs="Times New Roman" w:hint="eastAsia"/>
          <w:sz w:val="24"/>
          <w:szCs w:val="24"/>
        </w:rPr>
        <w:t xml:space="preserve">More </w:t>
      </w:r>
      <w:r w:rsidR="00374059">
        <w:rPr>
          <w:rFonts w:ascii="Times New Roman" w:hAnsi="Times New Roman" w:cs="Times New Roman"/>
          <w:sz w:val="24"/>
          <w:szCs w:val="24"/>
        </w:rPr>
        <w:t>specifically</w:t>
      </w:r>
      <w:r w:rsidR="00374059">
        <w:rPr>
          <w:rFonts w:ascii="Times New Roman" w:hAnsi="Times New Roman" w:cs="Times New Roman" w:hint="eastAsia"/>
          <w:sz w:val="24"/>
          <w:szCs w:val="24"/>
        </w:rPr>
        <w:t>, w</w:t>
      </w:r>
      <w:r w:rsidRPr="00065370">
        <w:rPr>
          <w:rFonts w:ascii="Times New Roman" w:hAnsi="Times New Roman" w:cs="Times New Roman"/>
          <w:sz w:val="24"/>
          <w:szCs w:val="24"/>
        </w:rPr>
        <w:t xml:space="preserve">e </w:t>
      </w:r>
      <w:r w:rsidR="00C11B09">
        <w:rPr>
          <w:rFonts w:ascii="Times New Roman" w:hAnsi="Times New Roman" w:cs="Times New Roman" w:hint="eastAsia"/>
          <w:sz w:val="24"/>
          <w:szCs w:val="24"/>
        </w:rPr>
        <w:t>identified</w:t>
      </w:r>
      <w:r w:rsidRPr="00065370">
        <w:rPr>
          <w:rFonts w:ascii="Times New Roman" w:hAnsi="Times New Roman" w:cs="Times New Roman"/>
          <w:sz w:val="24"/>
          <w:szCs w:val="24"/>
        </w:rPr>
        <w:t xml:space="preserve"> one novel signature, H_ID29, associated with </w:t>
      </w:r>
      <w:r w:rsidR="0088031C">
        <w:rPr>
          <w:rFonts w:ascii="Times New Roman" w:hAnsi="Times New Roman" w:cs="Times New Roman" w:hint="eastAsia"/>
          <w:sz w:val="24"/>
          <w:szCs w:val="24"/>
        </w:rPr>
        <w:t>TOP1-TAM</w:t>
      </w:r>
      <w:r w:rsidR="002B316E">
        <w:rPr>
          <w:rFonts w:ascii="Times New Roman" w:hAnsi="Times New Roman" w:cs="Times New Roman" w:hint="eastAsia"/>
          <w:sz w:val="24"/>
          <w:szCs w:val="24"/>
        </w:rPr>
        <w:t xml:space="preserve"> (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using CRISPR/Cas9-induced knockout</w:t>
      </w:r>
      <w:r w:rsidR="00494B10">
        <w:rPr>
          <w:rFonts w:ascii="Times New Roman" w:hAnsi="Times New Roman" w:cs="Times New Roman" w:hint="eastAsia"/>
          <w:sz w:val="24"/>
          <w:szCs w:val="24"/>
        </w:rPr>
        <w:t xml:space="preserve"> cells</w:t>
      </w:r>
      <w:r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Pr="00065370">
        <w:rPr>
          <w:rFonts w:ascii="Times New Roman" w:hAnsi="Times New Roman" w:cs="Times New Roman"/>
          <w:sz w:val="24"/>
          <w:szCs w:val="24"/>
        </w:rPr>
        <w:t xml:space="preserve"> new dMMR (defective DNA mismatch repair) signatures—H_ID33, </w:t>
      </w:r>
      <w:r w:rsidR="00BC6FC4">
        <w:rPr>
          <w:rFonts w:ascii="Times New Roman" w:hAnsi="Times New Roman" w:cs="Times New Roman" w:hint="eastAsia"/>
          <w:sz w:val="24"/>
          <w:szCs w:val="24"/>
        </w:rPr>
        <w:t xml:space="preserve">H_ID34, </w:t>
      </w:r>
      <w:r w:rsidRPr="00065370">
        <w:rPr>
          <w:rFonts w:ascii="Times New Roman" w:hAnsi="Times New Roman" w:cs="Times New Roman"/>
          <w:sz w:val="24"/>
          <w:szCs w:val="24"/>
        </w:rPr>
        <w:t xml:space="preserve">H_ID37, and H_ID38—characterizing short deletions or insertions in repeat units within tumors exhibiting high mutation burdens.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w:t>
      </w:r>
      <w:r w:rsidRPr="00065370">
        <w:rPr>
          <w:rFonts w:ascii="Times New Roman" w:hAnsi="Times New Roman" w:cs="Times New Roman"/>
          <w:sz w:val="24"/>
          <w:szCs w:val="24"/>
        </w:rPr>
        <w:lastRenderedPageBreak/>
        <w:t>associations. This comprehensive characterization of ID signatures from over 7,000 genomes enhances our understanding of the mutational processes shaping cancer genomes.</w:t>
      </w: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Introduction</w:t>
      </w:r>
    </w:p>
    <w:p w14:paraId="14918642" w14:textId="559EFBB2"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4AF9E604"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lastRenderedPageBreak/>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0249261B" w:rsidR="001C3296"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BSs, ID signatures also offer valuable insights into mutagenic mechanisms. For instance, the tobacco smoking-associated mutational process not only includes C&gt;A (SBS4) and CC&gt;AA (DBS2) changes but also involves the 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polyC sequences of lengths 1-5, 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0"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1E6CE6A6"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and result</w:t>
      </w:r>
      <w:r w:rsidR="006C6D41">
        <w:rPr>
          <w:rFonts w:ascii="Times New Roman" w:hAnsi="Times New Roman" w:cs="Times New Roman" w:hint="eastAsia"/>
          <w:sz w:val="24"/>
          <w:szCs w:val="24"/>
        </w:rPr>
        <w:t>s</w:t>
      </w:r>
      <w:r w:rsidR="00AA2F80" w:rsidRPr="008A1C58">
        <w:rPr>
          <w:rFonts w:ascii="Times New Roman" w:hAnsi="Times New Roman" w:cs="Times New Roman"/>
          <w:sz w:val="24"/>
          <w:szCs w:val="24"/>
        </w:rPr>
        <w:t xml:space="preserve"> in 83 indel types (ID83). </w:t>
      </w:r>
    </w:p>
    <w:p w14:paraId="2229B932" w14:textId="5307EEA0"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 xml:space="preserve">In this study, we collected somatic mutation data from over 7,000 tumor genomes across two large pan-cancer datasets: PCAWG (Pan-Cancer Analysis of Whole Genomes) [Alexandrov, Ally, et al. 2020] and HMF (Hartwig Medical Foundation) [Priestley et al. 2019]. By systematically analyzing and classifying ID mutational signatures in these cancer genomes using a Hierarchical Dirichlet Process-based tool, we established a repertoire of 33 ID mutational </w:t>
      </w:r>
      <w:r w:rsidRPr="00B517FD">
        <w:rPr>
          <w:rFonts w:ascii="Times New Roman" w:hAnsi="Times New Roman" w:cs="Times New Roman"/>
          <w:sz w:val="24"/>
          <w:szCs w:val="24"/>
        </w:rPr>
        <w:lastRenderedPageBreak/>
        <w:t xml:space="preserve">signatures, including 15 novel signatures and several updated known signatures. We validated a novel ID mutational signature associated with TOP1-TAM (Topoisomerase 1-transcription-associated mutagenesis) within the context of RNASEH2B deficiency by investigating the genetic background and conducting in vitro experiments. Additionally, leveraging the higher rate of microsatellite instability (MSI) in the HMF dataset, we identified </w:t>
      </w:r>
      <w:r w:rsidR="00D41DC7">
        <w:rPr>
          <w:rFonts w:ascii="Times New Roman" w:hAnsi="Times New Roman" w:cs="Times New Roman" w:hint="eastAsia"/>
          <w:sz w:val="24"/>
          <w:szCs w:val="24"/>
        </w:rPr>
        <w:t>four</w:t>
      </w:r>
      <w:r w:rsidRPr="00B517FD">
        <w:rPr>
          <w:rFonts w:ascii="Times New Roman" w:hAnsi="Times New Roman" w:cs="Times New Roman"/>
          <w:sz w:val="24"/>
          <w:szCs w:val="24"/>
        </w:rPr>
        <w:t xml:space="preserve"> novel ID signatures significantly associated with MSI status.</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Our analysis encompassed clinical characteristics, extended sequence contexts, and contributions</w:t>
      </w:r>
      <w:r w:rsidR="00D56CC0">
        <w:rPr>
          <w:rFonts w:ascii="Times New Roman" w:hAnsi="Times New Roman" w:cs="Times New Roman" w:hint="eastAsia"/>
          <w:sz w:val="24"/>
          <w:szCs w:val="24"/>
        </w:rPr>
        <w:t xml:space="preserve"> to key cancer genes</w:t>
      </w:r>
      <w:r w:rsidR="00D56CC0" w:rsidRPr="00D56CC0">
        <w:rPr>
          <w:rFonts w:ascii="Times New Roman" w:hAnsi="Times New Roman" w:cs="Times New Roman"/>
          <w:sz w:val="24"/>
          <w:szCs w:val="24"/>
        </w:rPr>
        <w:t>, providing a comprehensive characterization of ID mutational signature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 xml:space="preserve">De </w:t>
      </w:r>
      <w:proofErr w:type="gramStart"/>
      <w:r w:rsidRPr="008A1C58">
        <w:rPr>
          <w:rFonts w:ascii="Times New Roman" w:hAnsi="Times New Roman" w:cs="Times New Roman"/>
          <w:b/>
          <w:bCs/>
          <w:i/>
          <w:iCs/>
          <w:sz w:val="24"/>
          <w:szCs w:val="24"/>
        </w:rPr>
        <w:t>novo</w:t>
      </w:r>
      <w:proofErr w:type="gramEnd"/>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mSigHdp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mSigHdp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718BF577"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We then consolidated highly similar signatures from all extractions and removed the ones that can be reconstructed by other signatures</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compared our mSigHdp-extracted signatures 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w:t>
      </w:r>
      <w:r w:rsidR="002133F0">
        <w:rPr>
          <w:rFonts w:ascii="Times New Roman" w:hAnsi="Times New Roman" w:cs="Times New Roman" w:hint="eastAsia"/>
          <w:sz w:val="24"/>
          <w:szCs w:val="24"/>
        </w:rPr>
        <w:t xml:space="preserve"> from (1)</w:t>
      </w:r>
      <w:r w:rsidR="00001A60" w:rsidRPr="008A1C58">
        <w:rPr>
          <w:rFonts w:ascii="Times New Roman" w:hAnsi="Times New Roman" w:cs="Times New Roman"/>
          <w:sz w:val="24"/>
          <w:szCs w:val="24"/>
        </w:rPr>
        <w:t>. In total, we identified 3</w:t>
      </w:r>
      <w:r w:rsidR="00074A03">
        <w:rPr>
          <w:rFonts w:ascii="Times New Roman" w:hAnsi="Times New Roman" w:cs="Times New Roman" w:hint="eastAsia"/>
          <w:sz w:val="24"/>
          <w:szCs w:val="24"/>
        </w:rPr>
        <w:t>3</w:t>
      </w:r>
      <w:r w:rsidR="00001A60" w:rsidRPr="008A1C58">
        <w:rPr>
          <w:rFonts w:ascii="Times New Roman" w:hAnsi="Times New Roman" w:cs="Times New Roman"/>
          <w:sz w:val="24"/>
          <w:szCs w:val="24"/>
        </w:rPr>
        <w:t xml:space="preserve"> ID mutational signatures.</w:t>
      </w:r>
    </w:p>
    <w:p w14:paraId="5AF43DE1" w14:textId="1DC62E85"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235BF18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In summary, mSigHdp's capability to identify nearly all COSMIC signatures underscores its reliability in mutational signature analysis.</w:t>
      </w:r>
    </w:p>
    <w:p w14:paraId="70E0A810" w14:textId="2828BBD4"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mSigHdp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1) In contrast to the C_ID9 identified in our extraction, the COSMIC ID9 signature exhibits a near-depletion of the INS:</w:t>
      </w:r>
      <w:proofErr w:type="gramStart"/>
      <w:r w:rsidRPr="008A1C58">
        <w:rPr>
          <w:rFonts w:ascii="Times New Roman" w:hAnsi="Times New Roman" w:cs="Times New Roman"/>
          <w:sz w:val="24"/>
          <w:szCs w:val="24"/>
        </w:rPr>
        <w:t>1:T</w:t>
      </w:r>
      <w:proofErr w:type="gramEnd"/>
      <w:r w:rsidRPr="008A1C58">
        <w:rPr>
          <w:rFonts w:ascii="Times New Roman" w:hAnsi="Times New Roman" w:cs="Times New Roman"/>
          <w:sz w:val="24"/>
          <w:szCs w:val="24"/>
        </w:rPr>
        <w:t>:5+ motif. This discrepancy may arise from the prevalence of the INS:</w:t>
      </w:r>
      <w:proofErr w:type="gramStart"/>
      <w:r w:rsidRPr="008A1C58">
        <w:rPr>
          <w:rFonts w:ascii="Times New Roman" w:hAnsi="Times New Roman" w:cs="Times New Roman"/>
          <w:sz w:val="24"/>
          <w:szCs w:val="24"/>
        </w:rPr>
        <w:t>1:T</w:t>
      </w:r>
      <w:proofErr w:type="gramEnd"/>
      <w:r w:rsidRPr="008A1C58">
        <w:rPr>
          <w:rFonts w:ascii="Times New Roman" w:hAnsi="Times New Roman" w:cs="Times New Roman"/>
          <w:sz w:val="24"/>
          <w:szCs w:val="24"/>
        </w:rPr>
        <w:t xml:space="preserve">:5+ peak in almost all tumors. </w:t>
      </w:r>
      <w:r w:rsidR="001C05A7" w:rsidRPr="008A1C58">
        <w:rPr>
          <w:rFonts w:ascii="Times New Roman" w:hAnsi="Times New Roman" w:cs="Times New Roman"/>
          <w:sz w:val="24"/>
          <w:szCs w:val="24"/>
        </w:rPr>
        <w:t xml:space="preserve">Biologically, a mutagenic process removing a single thymine base from polyT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polyT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2</w:t>
      </w:r>
      <w:proofErr w:type="gramStart"/>
      <w:r w:rsidR="001F205C">
        <w:rPr>
          <w:rFonts w:ascii="Times New Roman" w:hAnsi="Times New Roman" w:cs="Times New Roman" w:hint="eastAsia"/>
          <w:sz w:val="24"/>
          <w:szCs w:val="24"/>
        </w:rPr>
        <w:t>A,B</w:t>
      </w:r>
      <w:proofErr w:type="gramEnd"/>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commentRangeStart w:id="1"/>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w:t>
      </w:r>
      <w:r w:rsidR="00414F16" w:rsidRPr="00A70D28">
        <w:rPr>
          <w:rFonts w:ascii="Times New Roman" w:hAnsi="Times New Roman" w:cs="Times New Roman"/>
          <w:sz w:val="24"/>
          <w:szCs w:val="24"/>
        </w:rPr>
        <w:lastRenderedPageBreak/>
        <w:t>long deletions less than 10 nt, with almost no deletions longer than 30 nt, while ID8 displays a more even distribution of deletions ranging from 5 to over 30 nt (</w:t>
      </w:r>
      <w:r w:rsidR="00414F16">
        <w:rPr>
          <w:rFonts w:ascii="Times New Roman" w:hAnsi="Times New Roman" w:cs="Times New Roman" w:hint="eastAsia"/>
          <w:sz w:val="24"/>
          <w:szCs w:val="24"/>
        </w:rPr>
        <w:t>Figure S2C</w:t>
      </w:r>
      <w:r w:rsidR="00414F16" w:rsidRPr="00A70D28">
        <w:rPr>
          <w:rFonts w:ascii="Times New Roman" w:hAnsi="Times New Roman" w:cs="Times New Roman"/>
          <w:sz w:val="24"/>
          <w:szCs w:val="24"/>
        </w:rPr>
        <w:t>)</w:t>
      </w:r>
      <w:commentRangeEnd w:id="1"/>
      <w:r w:rsidR="00414F16">
        <w:rPr>
          <w:rFonts w:ascii="Times New Roman" w:hAnsi="Times New Roman" w:cs="Times New Roman" w:hint="eastAsia"/>
          <w:sz w:val="24"/>
          <w:szCs w:val="24"/>
        </w:rPr>
        <w:t xml:space="preserve">. </w:t>
      </w:r>
      <w:r w:rsidR="00414F16">
        <w:rPr>
          <w:rStyle w:val="CommentReference"/>
        </w:rPr>
        <w:commentReference w:id="1"/>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2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2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55585E">
        <w:rPr>
          <w:rFonts w:ascii="Times New Roman" w:hAnsi="Times New Roman" w:cs="Times New Roman" w:hint="eastAsia"/>
          <w:sz w:val="24"/>
          <w:szCs w:val="24"/>
        </w:rPr>
        <w:t>3</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mSigHdp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1 bp T deletions and/or insertions in polyT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INS:T:1:5+ mutations to enhance the visibility of other peaks, resulting in ID81 </w:t>
      </w:r>
      <w:r w:rsidR="004235BD" w:rsidRPr="004235BD">
        <w:rPr>
          <w:rFonts w:ascii="Times New Roman" w:hAnsi="Times New Roman" w:cs="Times New Roman"/>
          <w:sz w:val="24"/>
          <w:szCs w:val="24"/>
        </w:rPr>
        <w:lastRenderedPageBreak/>
        <w:t xml:space="preserve">catalogs/signatures. Next, these ID81 catalogs were reconstructed from the ID81 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INS:T: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1:5+ and INS:T:1:5+.</w:t>
      </w:r>
      <w:r w:rsidR="004235BD">
        <w:rPr>
          <w:rFonts w:ascii="Times New Roman" w:hAnsi="Times New Roman" w:cs="Times New Roman" w:hint="eastAsia"/>
          <w:sz w:val="24"/>
          <w:szCs w:val="24"/>
        </w:rPr>
        <w:t xml:space="preserve"> </w:t>
      </w:r>
    </w:p>
    <w:p w14:paraId="6EBC889B" w14:textId="2EC37488"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mSigHdp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6A449D">
        <w:rPr>
          <w:rFonts w:ascii="Times New Roman" w:hAnsi="Times New Roman" w:cs="Times New Roman"/>
          <w:sz w:val="24"/>
          <w:szCs w:val="24"/>
          <w:highlight w:val="yellow"/>
        </w:rPr>
        <w:t>(</w:t>
      </w:r>
      <w:r w:rsidR="006A449D" w:rsidRPr="006A449D">
        <w:rPr>
          <w:rFonts w:ascii="Times New Roman" w:hAnsi="Times New Roman" w:cs="Times New Roman" w:hint="eastAsia"/>
          <w:sz w:val="24"/>
          <w:szCs w:val="24"/>
          <w:highlight w:val="yellow"/>
        </w:rPr>
        <w:t>Table S5</w:t>
      </w:r>
      <w:r w:rsidRPr="006A449D">
        <w:rPr>
          <w:rFonts w:ascii="Times New Roman" w:hAnsi="Times New Roman" w:cs="Times New Roman"/>
          <w:sz w:val="24"/>
          <w:szCs w:val="24"/>
          <w:highlight w:val="yellow"/>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dHR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 xml:space="preserve">A correlation module was also noted, including C_ID14, SBS35, SBS88, and </w:t>
      </w:r>
      <w:r w:rsidR="00E07F96" w:rsidRPr="00E07F96">
        <w:rPr>
          <w:rFonts w:ascii="Times New Roman" w:hAnsi="Times New Roman" w:cs="Times New Roman"/>
          <w:sz w:val="24"/>
          <w:szCs w:val="24"/>
        </w:rPr>
        <w:lastRenderedPageBreak/>
        <w:t>SBS93 (Figure 3D). SBS88, and SBS93 are frequently observed in gastrointestinal (GI) tracts, while SBS35 is associated with platinum treatment, suggesting a possible etiology for C_ID14 related to platinum treatment in GI tract cancers. Notably, we identified a dMMR (defective DNA mismatch repair) module comprising five signatures: SBS44, C_ID7, H_ID33, H_ID37, and H_ID38 (Figure 3E). Interestingly, only 1 out of 7 dMMR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77777777"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906BF22" w14:textId="16E70330"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Both H_ID24 and C_ID9 display a similar pattern of 1 bp C deletions (DEL:</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However, analysis of their extended sequence contexts revealed that H_ID24 preferentially deletes C from 5'TTTCX3', while C_ID9 favors deletion from 5'XCTTT3'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2B8C49AA"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w:t>
      </w:r>
      <w:r w:rsidRPr="00706990">
        <w:rPr>
          <w:rFonts w:ascii="Times New Roman" w:hAnsi="Times New Roman" w:cs="Times New Roman"/>
          <w:sz w:val="24"/>
          <w:szCs w:val="24"/>
        </w:rPr>
        <w:lastRenderedPageBreak/>
        <w:t xml:space="preserve">poly-G sequences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proofErr w:type="gramStart"/>
      <w:r>
        <w:rPr>
          <w:rFonts w:ascii="Times New Roman" w:hAnsi="Times New Roman" w:cs="Times New Roman" w:hint="eastAsia"/>
          <w:sz w:val="24"/>
          <w:szCs w:val="24"/>
        </w:rPr>
        <w:t>INS:T</w:t>
      </w:r>
      <w:proofErr w:type="gramEnd"/>
      <w:r>
        <w:rPr>
          <w:rFonts w:ascii="Times New Roman" w:hAnsi="Times New Roman" w:cs="Times New Roman" w:hint="eastAsia"/>
          <w:sz w:val="24"/>
          <w:szCs w:val="24"/>
        </w:rPr>
        <w:t>:1:5+ (Figure S6)</w:t>
      </w:r>
      <w:r w:rsidRPr="00706990">
        <w:rPr>
          <w:rFonts w:ascii="Times New Roman" w:hAnsi="Times New Roman" w:cs="Times New Roman"/>
          <w:sz w:val="24"/>
          <w:szCs w:val="24"/>
        </w:rPr>
        <w:t>.</w:t>
      </w:r>
    </w:p>
    <w:p w14:paraId="244014FE" w14:textId="0EBA2F25" w:rsidR="00594ABF" w:rsidRDefault="00594ABF" w:rsidP="00594ABF">
      <w:pPr>
        <w:spacing w:line="480" w:lineRule="auto"/>
        <w:rPr>
          <w:rFonts w:ascii="Times New Roman" w:hAnsi="Times New Roman" w:cs="Times New Roman" w:hint="eastAsia"/>
          <w:sz w:val="24"/>
          <w:szCs w:val="24"/>
        </w:rPr>
      </w:pPr>
      <w:r w:rsidRPr="00706990">
        <w:rPr>
          <w:rFonts w:ascii="Times New Roman" w:hAnsi="Times New Roman" w:cs="Times New Roman"/>
          <w:sz w:val="24"/>
          <w:szCs w:val="24"/>
        </w:rPr>
        <w:t xml:space="preserve">H_ID32 primarily consists of 1 bp C/T insertions and deletions in TA-rich sequences, while H_ID26 describes T insertion sequences with a higher number of A bas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C, D). Although H_ID27 and H_ID28 both display 1 bp C insertions (INS:</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w:t>
      </w:r>
      <w:proofErr w:type="gramStart"/>
      <w:r w:rsidRPr="00706990">
        <w:rPr>
          <w:rFonts w:ascii="Times New Roman" w:hAnsi="Times New Roman" w:cs="Times New Roman"/>
          <w:sz w:val="24"/>
          <w:szCs w:val="24"/>
        </w:rPr>
        <w:t>tends</w:t>
      </w:r>
      <w:proofErr w:type="gramEnd"/>
      <w:r w:rsidRPr="00706990">
        <w:rPr>
          <w:rFonts w:ascii="Times New Roman" w:hAnsi="Times New Roman" w:cs="Times New Roman"/>
          <w:sz w:val="24"/>
          <w:szCs w:val="24"/>
        </w:rPr>
        <w:t xml:space="preserve"> to occur 3' of poly-G sequenc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In summary, 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0F8EC281"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w:t>
      </w:r>
      <w:proofErr w:type="gramStart"/>
      <w:r w:rsidRPr="00442D83">
        <w:rPr>
          <w:rFonts w:ascii="Times New Roman" w:hAnsi="Times New Roman" w:cs="Times New Roman"/>
          <w:sz w:val="24"/>
          <w:szCs w:val="24"/>
        </w:rPr>
        <w:t>microsatellite</w:t>
      </w:r>
      <w:proofErr w:type="gramEnd"/>
      <w:r w:rsidRPr="00442D83">
        <w:rPr>
          <w:rFonts w:ascii="Times New Roman" w:hAnsi="Times New Roman" w:cs="Times New Roman"/>
          <w:sz w:val="24"/>
          <w:szCs w:val="24"/>
        </w:rPr>
        <w:t xml:space="preserv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MSISeq, a software tool designed to </w:t>
      </w:r>
      <w:r w:rsidRPr="00442D83">
        <w:rPr>
          <w:rFonts w:ascii="Times New Roman" w:hAnsi="Times New Roman" w:cs="Times New Roman"/>
          <w:sz w:val="24"/>
          <w:szCs w:val="24"/>
        </w:rPr>
        <w:lastRenderedPageBreak/>
        <w:t xml:space="preserve">identify MSI status based on catalogs of somatic mutations (Huang et al.). MSISeq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A). Notably, these MSI tumors typically exhibit a higher prevalence of deletions compared to insertion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By leveraging the higher prevalence of MSI tumors in the aggregated dataset, we identified four additional MSI-associated ID signatures beyond COSMIC ID7: H_ID33, H_ID34, H_ID37, and H_ID38 (Figure 4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39259F69"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 Conversely, C_ID1—characterized by 1 bp T insertions into polyT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exclusit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w:t>
      </w:r>
      <w:r w:rsidR="009222E0">
        <w:rPr>
          <w:rFonts w:ascii="Times New Roman" w:hAnsi="Times New Roman" w:cs="Times New Roman" w:hint="eastAsia"/>
          <w:sz w:val="24"/>
          <w:szCs w:val="24"/>
        </w:rPr>
        <w:lastRenderedPageBreak/>
        <w:t xml:space="preserve">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4</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C71BAF">
        <w:rPr>
          <w:rFonts w:ascii="Times New Roman" w:hAnsi="Times New Roman" w:cs="Times New Roman" w:hint="eastAsia"/>
          <w:sz w:val="24"/>
          <w:szCs w:val="24"/>
        </w:rPr>
        <w:t>5</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71CE91C0"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4</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2BDBCAB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C71BAF">
        <w:rPr>
          <w:rFonts w:ascii="Times New Roman" w:hAnsi="Times New Roman" w:cs="Times New Roman" w:hint="eastAsia"/>
          <w:sz w:val="24"/>
          <w:szCs w:val="24"/>
        </w:rPr>
        <w:t>5</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C71BAF">
        <w:rPr>
          <w:rFonts w:ascii="Times New Roman" w:hAnsi="Times New Roman" w:cs="Times New Roman" w:hint="eastAsia"/>
          <w:sz w:val="24"/>
          <w:szCs w:val="24"/>
        </w:rPr>
        <w:t>5</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1C61AC6E"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 and MSISeq-identified status. The analysis yielded AUROC values exceeding 0.9 for both categories of MSI status, indicating strong predictive capability (</w:t>
      </w:r>
      <w:r w:rsidR="00CB704C">
        <w:rPr>
          <w:rFonts w:ascii="Times New Roman" w:hAnsi="Times New Roman" w:cs="Times New Roman" w:hint="eastAsia"/>
          <w:sz w:val="24"/>
          <w:szCs w:val="24"/>
        </w:rPr>
        <w:t xml:space="preserve">Figure </w:t>
      </w:r>
      <w:r w:rsidR="00217A45">
        <w:rPr>
          <w:rFonts w:ascii="Times New Roman" w:hAnsi="Times New Roman" w:cs="Times New Roman" w:hint="eastAsia"/>
          <w:sz w:val="24"/>
          <w:szCs w:val="24"/>
        </w:rPr>
        <w:t>5</w:t>
      </w:r>
      <w:r w:rsidR="00CB704C">
        <w:rPr>
          <w:rFonts w:ascii="Times New Roman" w:hAnsi="Times New Roman" w:cs="Times New Roman" w:hint="eastAsia"/>
          <w:sz w:val="24"/>
          <w:szCs w:val="24"/>
        </w:rPr>
        <w:t>I, FiguresS</w:t>
      </w:r>
      <w:r w:rsidR="00140D13">
        <w:rPr>
          <w:rFonts w:ascii="Times New Roman" w:hAnsi="Times New Roman" w:cs="Times New Roman" w:hint="eastAsia"/>
          <w:sz w:val="24"/>
          <w:szCs w:val="24"/>
        </w:rPr>
        <w:t>4</w:t>
      </w:r>
      <w:r w:rsidR="00935D7D">
        <w:rPr>
          <w:rFonts w:ascii="Times New Roman" w:hAnsi="Times New Roman" w:cs="Times New Roman" w:hint="eastAsia"/>
          <w:sz w:val="24"/>
          <w:szCs w:val="24"/>
        </w:rPr>
        <w:t>C</w:t>
      </w:r>
      <w:r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lastRenderedPageBreak/>
        <w:t>A novel ID-</w:t>
      </w:r>
      <w:r w:rsidR="00962AC1">
        <w:rPr>
          <w:rFonts w:ascii="Times New Roman" w:hAnsi="Times New Roman" w:cs="Times New Roman" w:hint="eastAsia"/>
          <w:b/>
          <w:bCs/>
          <w:sz w:val="24"/>
          <w:szCs w:val="24"/>
        </w:rPr>
        <w:t>TOP1 signature</w:t>
      </w:r>
    </w:p>
    <w:p w14:paraId="28563E74" w14:textId="01E7DEAA"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e identified a novel mutational signature, H_ID29, characterized by 1-3 bp deletions from two repeats or microhomology, with strong support from both PCAWG and HMF samples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276E5AD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217A45">
        <w:rPr>
          <w:rFonts w:ascii="Times New Roman" w:hAnsi="Times New Roman" w:cs="Times New Roman" w:hint="eastAsia"/>
          <w:sz w:val="24"/>
          <w:szCs w:val="24"/>
        </w:rPr>
        <w:t>6</w:t>
      </w:r>
      <w:r w:rsidR="001C490D">
        <w:rPr>
          <w:rFonts w:ascii="Times New Roman" w:hAnsi="Times New Roman" w:cs="Times New Roman" w:hint="eastAsia"/>
          <w:sz w:val="24"/>
          <w:szCs w:val="24"/>
        </w:rPr>
        <w:t>H).</w:t>
      </w:r>
    </w:p>
    <w:p w14:paraId="5A09CC0D" w14:textId="0232D276"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B-D). In contrast, </w:t>
      </w:r>
      <w:r w:rsidRPr="008954AD">
        <w:rPr>
          <w:rFonts w:ascii="Times New Roman" w:hAnsi="Times New Roman" w:cs="Times New Roman"/>
          <w:sz w:val="24"/>
          <w:szCs w:val="24"/>
        </w:rPr>
        <w:lastRenderedPageBreak/>
        <w:t xml:space="preserve">C_ID4 displays a more balanced preference for deleting CT and TT within tandem repeats, with a prevalent CTNTN motif foun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E).</w:t>
      </w:r>
    </w:p>
    <w:p w14:paraId="3A9B82A9" w14:textId="617BA1DA"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Reijns et al. developed RNASEH2A-deficient mammalian cell lines and Rnaseh2b-KO mouse intestinal cancer models, revealing the enrichment of 2 bp deletions from tandem repeats or microhomology (Reijns et al. 2022</w:t>
      </w:r>
      <w:r w:rsidR="00F50E0F">
        <w:rPr>
          <w:rFonts w:ascii="Times New Roman" w:hAnsi="Times New Roman" w:cs="Times New Roman" w:hint="eastAsia"/>
          <w:sz w:val="24"/>
          <w:szCs w:val="24"/>
        </w:rPr>
        <w:t>, Figure S4B,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F87437">
        <w:rPr>
          <w:rFonts w:ascii="Times New Roman" w:hAnsi="Times New Roman" w:cs="Times New Roman" w:hint="eastAsia"/>
          <w:sz w:val="24"/>
          <w:szCs w:val="24"/>
        </w:rPr>
        <w:t>5</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0607E6">
        <w:rPr>
          <w:rFonts w:ascii="Times New Roman" w:hAnsi="Times New Roman" w:cs="Times New Roman" w:hint="eastAsia"/>
          <w:sz w:val="24"/>
          <w:szCs w:val="24"/>
        </w:rPr>
        <w:t>5</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r w:rsidR="00A567B9">
        <w:rPr>
          <w:rFonts w:ascii="Times New Roman" w:hAnsi="Times New Roman" w:cs="Times New Roman" w:hint="eastAsia"/>
          <w:sz w:val="24"/>
          <w:szCs w:val="24"/>
        </w:rPr>
        <w:t>untranscribed</w:t>
      </w:r>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08D4010C"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lastRenderedPageBreak/>
        <w:t>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by the Spearman correlation coefficients and associated p-values between signature activity and age (Figure</w:t>
      </w:r>
      <w:r>
        <w:rPr>
          <w:rFonts w:ascii="Times New Roman" w:hAnsi="Times New Roman" w:cs="Times New Roman" w:hint="eastAsia"/>
          <w:sz w:val="24"/>
          <w:szCs w:val="24"/>
        </w:rPr>
        <w:t xml:space="preserve"> 8A</w:t>
      </w:r>
      <w:r w:rsidRPr="00C46126">
        <w:rPr>
          <w:rFonts w:ascii="Times New Roman" w:hAnsi="Times New Roman" w:cs="Times New Roman"/>
          <w:sz w:val="24"/>
          <w:szCs w:val="24"/>
        </w:rPr>
        <w:t>).</w:t>
      </w:r>
    </w:p>
    <w:p w14:paraId="02233CD5" w14:textId="03492A79"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To evaluate the preferential prevalence of mutational signatures in relation to gender, we performed Fisher's exact tests within each cancer type. Signature presence was defined as a 5% or greater contribution to the mutational burden within each sample. Prior to these tests, we 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UV radiation compared to females (Figure 8</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1483214"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w:t>
      </w:r>
      <w:proofErr w:type="gramStart"/>
      <w:r w:rsidR="0035297A" w:rsidRPr="008A1C58">
        <w:rPr>
          <w:rFonts w:ascii="Times New Roman" w:hAnsi="Times New Roman" w:cs="Times New Roman"/>
          <w:sz w:val="24"/>
          <w:szCs w:val="24"/>
        </w:rPr>
        <w:t>1:T</w:t>
      </w:r>
      <w:proofErr w:type="gramEnd"/>
      <w:r w:rsidR="0035297A" w:rsidRPr="008A1C58">
        <w:rPr>
          <w:rFonts w:ascii="Times New Roman" w:hAnsi="Times New Roman" w:cs="Times New Roman"/>
          <w:sz w:val="24"/>
          <w:szCs w:val="24"/>
        </w:rPr>
        <w:t xml:space="preserve">:5+ and INS:1:T:5+ from our analysis, as these indels are primarily contributed by C_ID1 and </w:t>
      </w:r>
      <w:r w:rsidR="0035297A" w:rsidRPr="008A1C58">
        <w:rPr>
          <w:rFonts w:ascii="Times New Roman" w:hAnsi="Times New Roman" w:cs="Times New Roman"/>
          <w:sz w:val="24"/>
          <w:szCs w:val="24"/>
        </w:rPr>
        <w:lastRenderedPageBreak/>
        <w:t>C_ID2, and single-</w:t>
      </w:r>
      <w:proofErr w:type="gramStart"/>
      <w:r w:rsidR="0035297A" w:rsidRPr="008A1C58">
        <w:rPr>
          <w:rFonts w:ascii="Times New Roman" w:hAnsi="Times New Roman" w:cs="Times New Roman"/>
          <w:sz w:val="24"/>
          <w:szCs w:val="24"/>
        </w:rPr>
        <w:t>base</w:t>
      </w:r>
      <w:proofErr w:type="gramEnd"/>
      <w:r w:rsidR="0035297A" w:rsidRPr="008A1C58">
        <w:rPr>
          <w:rFonts w:ascii="Times New Roman" w:hAnsi="Times New Roman" w:cs="Times New Roman"/>
          <w:sz w:val="24"/>
          <w:szCs w:val="24"/>
        </w:rPr>
        <w:t xml:space="preserv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6B57881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6B632860" w14:textId="448841C5" w:rsidR="00EF04C1" w:rsidRDefault="00EF04C1" w:rsidP="008A1C58">
      <w:pPr>
        <w:spacing w:line="480" w:lineRule="auto"/>
        <w:rPr>
          <w:rFonts w:ascii="Times New Roman" w:hAnsi="Times New Roman" w:cs="Times New Roman"/>
          <w:sz w:val="24"/>
          <w:szCs w:val="24"/>
        </w:rPr>
      </w:pPr>
      <w:r w:rsidRPr="00EF04C1">
        <w:rPr>
          <w:rFonts w:ascii="Times New Roman" w:hAnsi="Times New Roman" w:cs="Times New Roman"/>
          <w:sz w:val="24"/>
          <w:szCs w:val="24"/>
        </w:rPr>
        <w:lastRenderedPageBreak/>
        <w:t xml:space="preserve">We </w:t>
      </w:r>
      <w:r w:rsidR="00BB4EEE">
        <w:rPr>
          <w:rFonts w:ascii="Times New Roman" w:hAnsi="Times New Roman" w:cs="Times New Roman" w:hint="eastAsia"/>
          <w:sz w:val="24"/>
          <w:szCs w:val="24"/>
        </w:rPr>
        <w:t>also performed</w:t>
      </w:r>
      <w:r w:rsidRPr="00EF04C1">
        <w:rPr>
          <w:rFonts w:ascii="Times New Roman" w:hAnsi="Times New Roman" w:cs="Times New Roman"/>
          <w:sz w:val="24"/>
          <w:szCs w:val="24"/>
        </w:rPr>
        <w:t xml:space="preserve"> signature extraction using SigProfilerExtractor, an NMF-based model recognized for its strong performance in signature analysis (</w:t>
      </w:r>
      <w:r w:rsidR="00F50E0F">
        <w:rPr>
          <w:rFonts w:ascii="Times New Roman" w:hAnsi="Times New Roman" w:cs="Times New Roman" w:hint="eastAsia"/>
          <w:sz w:val="24"/>
          <w:szCs w:val="24"/>
        </w:rPr>
        <w:t>Figure S</w:t>
      </w:r>
      <w:r w:rsidR="00CD3592">
        <w:rPr>
          <w:rFonts w:ascii="Times New Roman" w:hAnsi="Times New Roman" w:cs="Times New Roman" w:hint="eastAsia"/>
          <w:sz w:val="24"/>
          <w:szCs w:val="24"/>
        </w:rPr>
        <w:t>7,</w:t>
      </w:r>
      <w:r w:rsidR="00F50E0F">
        <w:rPr>
          <w:rFonts w:ascii="Times New Roman" w:hAnsi="Times New Roman" w:cs="Times New Roman" w:hint="eastAsia"/>
          <w:sz w:val="24"/>
          <w:szCs w:val="24"/>
        </w:rPr>
        <w:t xml:space="preserve"> </w:t>
      </w:r>
      <w:r w:rsidRPr="00EF04C1">
        <w:rPr>
          <w:rFonts w:ascii="Times New Roman" w:hAnsi="Times New Roman" w:cs="Times New Roman"/>
          <w:sz w:val="24"/>
          <w:szCs w:val="24"/>
        </w:rPr>
        <w:t xml:space="preserve">Islam et al. 2022). However, this method proved ineffective for our large cohort, yielding an optimal solution of K=12 but failing to identify </w:t>
      </w:r>
      <w:r w:rsidR="00DD19D2">
        <w:rPr>
          <w:rFonts w:ascii="Times New Roman" w:hAnsi="Times New Roman" w:cs="Times New Roman" w:hint="eastAsia"/>
          <w:sz w:val="24"/>
          <w:szCs w:val="24"/>
        </w:rPr>
        <w:t>some</w:t>
      </w:r>
      <w:r w:rsidRPr="00EF04C1">
        <w:rPr>
          <w:rFonts w:ascii="Times New Roman" w:hAnsi="Times New Roman" w:cs="Times New Roman"/>
          <w:sz w:val="24"/>
          <w:szCs w:val="24"/>
        </w:rPr>
        <w:t xml:space="preserve"> previously established COSMIC signatures. Similarly, we employed the minimum-volume NMF model, MuSiCal, across all genomes, which resulted in an optimal K=13 (</w:t>
      </w:r>
      <w:r w:rsidR="00F50E0F">
        <w:rPr>
          <w:rFonts w:ascii="Times New Roman" w:hAnsi="Times New Roman" w:cs="Times New Roman" w:hint="eastAsia"/>
          <w:sz w:val="24"/>
          <w:szCs w:val="24"/>
        </w:rPr>
        <w:t>Figure S</w:t>
      </w:r>
      <w:r w:rsidR="00CD3592">
        <w:rPr>
          <w:rFonts w:ascii="Times New Roman" w:hAnsi="Times New Roman" w:cs="Times New Roman" w:hint="eastAsia"/>
          <w:sz w:val="24"/>
          <w:szCs w:val="24"/>
        </w:rPr>
        <w:t>8</w:t>
      </w:r>
      <w:r w:rsidR="00F50E0F">
        <w:rPr>
          <w:rFonts w:ascii="Times New Roman" w:hAnsi="Times New Roman" w:cs="Times New Roman" w:hint="eastAsia"/>
          <w:sz w:val="24"/>
          <w:szCs w:val="24"/>
        </w:rPr>
        <w:t xml:space="preserve">, </w:t>
      </w:r>
      <w:r w:rsidRPr="00EF04C1">
        <w:rPr>
          <w:rFonts w:ascii="Times New Roman" w:hAnsi="Times New Roman" w:cs="Times New Roman"/>
          <w:sz w:val="24"/>
          <w:szCs w:val="24"/>
        </w:rPr>
        <w:t xml:space="preserve">Jin et al. 2024). In contrast, using mSigHdp, we identified 30 mutational signatures </w:t>
      </w:r>
      <w:r w:rsidR="00D64475">
        <w:rPr>
          <w:rFonts w:ascii="Times New Roman" w:hAnsi="Times New Roman" w:cs="Times New Roman" w:hint="eastAsia"/>
          <w:sz w:val="24"/>
          <w:szCs w:val="24"/>
        </w:rPr>
        <w:t xml:space="preserve">in the extraction of </w:t>
      </w:r>
      <w:r w:rsidRPr="00EF04C1">
        <w:rPr>
          <w:rFonts w:ascii="Times New Roman" w:hAnsi="Times New Roman" w:cs="Times New Roman"/>
          <w:sz w:val="24"/>
          <w:szCs w:val="24"/>
        </w:rPr>
        <w:t>all genomes, with 24 included in the finalized collection</w:t>
      </w:r>
      <w:r w:rsidR="006C0B89">
        <w:rPr>
          <w:rFonts w:ascii="Times New Roman" w:hAnsi="Times New Roman" w:cs="Times New Roman" w:hint="eastAsia"/>
          <w:sz w:val="24"/>
          <w:szCs w:val="24"/>
        </w:rPr>
        <w:t xml:space="preserve"> </w:t>
      </w:r>
      <w:r w:rsidR="006C0B89" w:rsidRPr="006C0B89">
        <w:rPr>
          <w:rFonts w:ascii="Times New Roman" w:hAnsi="Times New Roman" w:cs="Times New Roman" w:hint="eastAsia"/>
          <w:sz w:val="24"/>
          <w:szCs w:val="24"/>
          <w:highlight w:val="yellow"/>
        </w:rPr>
        <w:t>(</w:t>
      </w:r>
      <w:r w:rsidR="00B563BB">
        <w:rPr>
          <w:rFonts w:ascii="Times New Roman" w:hAnsi="Times New Roman" w:cs="Times New Roman" w:hint="eastAsia"/>
          <w:sz w:val="24"/>
          <w:szCs w:val="24"/>
          <w:highlight w:val="yellow"/>
        </w:rPr>
        <w:t>Table S</w:t>
      </w:r>
      <w:r w:rsidR="00760774">
        <w:rPr>
          <w:rFonts w:ascii="Times New Roman" w:hAnsi="Times New Roman" w:cs="Times New Roman" w:hint="eastAsia"/>
          <w:sz w:val="24"/>
          <w:szCs w:val="24"/>
          <w:highlight w:val="yellow"/>
        </w:rPr>
        <w:t>4</w:t>
      </w:r>
      <w:r w:rsidR="006C0B89" w:rsidRPr="006C0B89">
        <w:rPr>
          <w:rFonts w:ascii="Times New Roman" w:hAnsi="Times New Roman" w:cs="Times New Roman" w:hint="eastAsia"/>
          <w:sz w:val="24"/>
          <w:szCs w:val="24"/>
          <w:highlight w:val="yellow"/>
        </w:rPr>
        <w:t>)</w:t>
      </w:r>
      <w:r w:rsidRPr="00EF04C1">
        <w:rPr>
          <w:rFonts w:ascii="Times New Roman" w:hAnsi="Times New Roman" w:cs="Times New Roman"/>
          <w:sz w:val="24"/>
          <w:szCs w:val="24"/>
        </w:rPr>
        <w:t xml:space="preserve">. </w:t>
      </w:r>
      <w:r w:rsidR="003911E3" w:rsidRPr="00EF04C1">
        <w:rPr>
          <w:rFonts w:ascii="Times New Roman" w:hAnsi="Times New Roman" w:cs="Times New Roman"/>
          <w:sz w:val="24"/>
          <w:szCs w:val="24"/>
        </w:rPr>
        <w:t>This limitation is likely due to the challenges Non-negative Matrix Factorization faces in managing the high data sparsity associated with indels.</w:t>
      </w:r>
      <w:r w:rsidR="003911E3">
        <w:rPr>
          <w:rFonts w:ascii="Times New Roman" w:hAnsi="Times New Roman" w:cs="Times New Roman" w:hint="eastAsia"/>
          <w:sz w:val="24"/>
          <w:szCs w:val="24"/>
        </w:rPr>
        <w:t xml:space="preserve"> </w:t>
      </w:r>
      <w:r w:rsidRPr="00EF04C1">
        <w:rPr>
          <w:rFonts w:ascii="Times New Roman" w:hAnsi="Times New Roman" w:cs="Times New Roman"/>
          <w:sz w:val="24"/>
          <w:szCs w:val="24"/>
        </w:rPr>
        <w:t>Our study highlights the effectiveness of mSigHdp for mining large datasets and demonstrates its ability to reveal novel signatures in highly sparse, low-count data.</w:t>
      </w:r>
    </w:p>
    <w:p w14:paraId="499335AA" w14:textId="41D38A0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w:t>
      </w:r>
      <w:r w:rsidR="00B718E5" w:rsidRPr="008A1C58">
        <w:rPr>
          <w:rFonts w:ascii="Times New Roman" w:hAnsi="Times New Roman" w:cs="Times New Roman"/>
          <w:sz w:val="24"/>
          <w:szCs w:val="24"/>
        </w:rPr>
        <w:lastRenderedPageBreak/>
        <w:t xml:space="preserve">extraction </w:t>
      </w:r>
      <w:proofErr w:type="gramStart"/>
      <w:r w:rsidR="00D84445" w:rsidRPr="008A1C58">
        <w:rPr>
          <w:rFonts w:ascii="Times New Roman" w:hAnsi="Times New Roman" w:cs="Times New Roman"/>
          <w:sz w:val="24"/>
          <w:szCs w:val="24"/>
        </w:rPr>
        <w:t>were</w:t>
      </w:r>
      <w:proofErr w:type="gramEnd"/>
      <w:r w:rsidR="00D84445" w:rsidRPr="008A1C58">
        <w:rPr>
          <w:rFonts w:ascii="Times New Roman" w:hAnsi="Times New Roman" w:cs="Times New Roman"/>
          <w:sz w:val="24"/>
          <w:szCs w:val="24"/>
        </w:rPr>
        <w:t xml:space="preserv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2"/>
      <w:r w:rsidR="00CB3861" w:rsidRPr="008A1C58">
        <w:rPr>
          <w:rFonts w:ascii="Times New Roman" w:hAnsi="Times New Roman" w:cs="Times New Roman"/>
          <w:sz w:val="24"/>
          <w:szCs w:val="24"/>
          <w:highlight w:val="yellow"/>
        </w:rPr>
        <w:t>Variant calls for 3417 WGS samples from the HMF cohort were obtained from xxxx</w:t>
      </w:r>
      <w:commentRangeEnd w:id="2"/>
      <w:r w:rsidR="00706990">
        <w:rPr>
          <w:rStyle w:val="CommentReference"/>
        </w:rPr>
        <w:commentReference w:id="2"/>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proofErr w:type="gramStart"/>
      <w:r w:rsidR="002F33E9" w:rsidRPr="008A1C58">
        <w:rPr>
          <w:rFonts w:ascii="Times New Roman" w:hAnsi="Times New Roman" w:cs="Times New Roman"/>
          <w:sz w:val="24"/>
          <w:szCs w:val="24"/>
        </w:rPr>
        <w:t>These</w:t>
      </w:r>
      <w:proofErr w:type="gramEnd"/>
      <w:r w:rsidR="002F33E9" w:rsidRPr="008A1C58">
        <w:rPr>
          <w:rFonts w:ascii="Times New Roman" w:hAnsi="Times New Roman" w:cs="Times New Roman"/>
          <w:sz w:val="24"/>
          <w:szCs w:val="24"/>
        </w:rPr>
        <w:t xml:space="preserv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End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6"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In both scenario, we used the following parameters</w:t>
      </w:r>
      <w:proofErr w:type="gramStart"/>
      <w:r w:rsidR="000E0C06" w:rsidRPr="008A1C58">
        <w:rPr>
          <w:rFonts w:ascii="Times New Roman" w:hAnsi="Times New Roman" w:cs="Times New Roman"/>
          <w:sz w:val="24"/>
          <w:szCs w:val="24"/>
        </w:rPr>
        <w:t xml:space="preserve">: </w:t>
      </w:r>
      <w:r w:rsidR="00BB7AF3" w:rsidRPr="008A1C58">
        <w:rPr>
          <w:rFonts w:ascii="Times New Roman" w:hAnsi="Times New Roman" w:cs="Times New Roman"/>
          <w:sz w:val="24"/>
          <w:szCs w:val="24"/>
        </w:rPr>
        <w:t xml:space="preserve"> seedNumber</w:t>
      </w:r>
      <w:proofErr w:type="gramEnd"/>
      <w:r w:rsidR="00BB7AF3" w:rsidRPr="008A1C58">
        <w:rPr>
          <w:rFonts w:ascii="Times New Roman" w:hAnsi="Times New Roman" w:cs="Times New Roman"/>
          <w:sz w:val="24"/>
          <w:szCs w:val="24"/>
        </w:rPr>
        <w:t xml:space="preserve">=1234, burnin=1000, </w:t>
      </w:r>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gramEnd"/>
      <w:r w:rsidR="009038C9" w:rsidRPr="008A1C58">
        <w:rPr>
          <w:rFonts w:ascii="Times New Roman" w:hAnsi="Times New Roman" w:cs="Times New Roman"/>
          <w:sz w:val="24"/>
          <w:szCs w:val="24"/>
        </w:rPr>
        <w:t>=20, post.n = 200, post.space = 100, num.child.process=20, gamma.alpha=1, gamma.</w:t>
      </w:r>
      <w:r w:rsidR="00516765" w:rsidRPr="008A1C58">
        <w:rPr>
          <w:rFonts w:ascii="Times New Roman" w:hAnsi="Times New Roman" w:cs="Times New Roman"/>
          <w:sz w:val="24"/>
          <w:szCs w:val="24"/>
        </w:rPr>
        <w:t>beta=</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lastRenderedPageBreak/>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5A331AAE" w14:textId="23B7F354" w:rsidR="00862CB8" w:rsidRPr="002A43D2" w:rsidRDefault="00862CB8"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Cell line culture and RNaseH2B CRIPSR</w:t>
      </w:r>
    </w:p>
    <w:p w14:paraId="1F444AD3" w14:textId="7233FCFA" w:rsidR="00CC2B37" w:rsidRPr="008A1C58" w:rsidRDefault="00CC2B37" w:rsidP="008A1C58">
      <w:pPr>
        <w:spacing w:line="480" w:lineRule="auto"/>
        <w:rPr>
          <w:rFonts w:ascii="Times New Roman" w:hAnsi="Times New Roman" w:cs="Times New Roman"/>
          <w:sz w:val="24"/>
          <w:szCs w:val="24"/>
        </w:rPr>
      </w:pPr>
      <w:proofErr w:type="gramStart"/>
      <w:r w:rsidRPr="008A1C58">
        <w:rPr>
          <w:rFonts w:ascii="Times New Roman" w:hAnsi="Times New Roman" w:cs="Times New Roman"/>
          <w:sz w:val="24"/>
          <w:szCs w:val="24"/>
          <w:highlight w:val="yellow"/>
        </w:rPr>
        <w:t>Need</w:t>
      </w:r>
      <w:proofErr w:type="gramEnd"/>
      <w:r w:rsidRPr="008A1C58">
        <w:rPr>
          <w:rFonts w:ascii="Times New Roman" w:hAnsi="Times New Roman" w:cs="Times New Roman"/>
          <w:sz w:val="24"/>
          <w:szCs w:val="24"/>
          <w:highlight w:val="yellow"/>
        </w:rPr>
        <w:t xml:space="preserve"> help here</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7"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End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w:t>
      </w:r>
      <w:r w:rsidR="00514C81">
        <w:rPr>
          <w:rFonts w:ascii="Times New Roman" w:hAnsi="Times New Roman" w:cs="Times New Roman" w:hint="eastAsia"/>
          <w:color w:val="000000"/>
          <w:sz w:val="24"/>
          <w:szCs w:val="24"/>
        </w:rPr>
        <w:lastRenderedPageBreak/>
        <w:t xml:space="preserve">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367F1D2D" w14:textId="7C5A843D"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Funding</w:t>
      </w:r>
    </w:p>
    <w:p w14:paraId="2E5F7565" w14:textId="77777777" w:rsidR="005D1F39" w:rsidRPr="008A1C58" w:rsidRDefault="005D1F39" w:rsidP="008A1C58">
      <w:pPr>
        <w:spacing w:line="480" w:lineRule="auto"/>
        <w:rPr>
          <w:rFonts w:ascii="Times New Roman" w:hAnsi="Times New Roman" w:cs="Times New Roman"/>
          <w:b/>
          <w:bCs/>
          <w:sz w:val="24"/>
          <w:szCs w:val="24"/>
        </w:rPr>
      </w:pP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w:t>
      </w:r>
      <w:r w:rsidRPr="0052001A">
        <w:rPr>
          <w:rFonts w:ascii="Times New Roman" w:hAnsi="Times New Roman" w:cs="Times New Roman"/>
          <w:sz w:val="24"/>
        </w:rPr>
        <w:lastRenderedPageBreak/>
        <w:t xml:space="preserve">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5E1D4E13" w:rsidR="000B60F3"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B60F3" w:rsidRPr="008A1C58">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o Liu" w:date="2024-10-08T17:13:00Z" w:initials="ML">
    <w:p w14:paraId="7192F1DD" w14:textId="77777777" w:rsidR="00414F16" w:rsidRDefault="00414F16" w:rsidP="00414F16">
      <w:pPr>
        <w:pStyle w:val="CommentText"/>
      </w:pPr>
      <w:r>
        <w:rPr>
          <w:rStyle w:val="CommentReference"/>
        </w:rPr>
        <w:annotationRef/>
      </w:r>
      <w:r>
        <w:t>Top5samples, ID5: average ratio 100%, n=703;ID8:94.32%,n=1917</w:t>
      </w:r>
    </w:p>
  </w:comment>
  <w:comment w:id="2" w:author="Mo Liu" w:date="2024-10-04T09:10:00Z" w:initials="ML">
    <w:p w14:paraId="540BB308" w14:textId="0922C373"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92F1DD"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36A61CC" w16cex:dateUtc="2024-10-08T09:13: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92F1DD" w16cid:durableId="036A61CC"/>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C77872" w14:textId="77777777" w:rsidR="00B261AC" w:rsidRDefault="00B261AC" w:rsidP="000F4F7D">
      <w:pPr>
        <w:spacing w:after="0" w:line="240" w:lineRule="auto"/>
      </w:pPr>
      <w:r>
        <w:separator/>
      </w:r>
    </w:p>
  </w:endnote>
  <w:endnote w:type="continuationSeparator" w:id="0">
    <w:p w14:paraId="34C4E1D8" w14:textId="77777777" w:rsidR="00B261AC" w:rsidRDefault="00B261AC" w:rsidP="000F4F7D">
      <w:pPr>
        <w:spacing w:after="0" w:line="240" w:lineRule="auto"/>
      </w:pPr>
      <w:r>
        <w:continuationSeparator/>
      </w:r>
    </w:p>
  </w:endnote>
  <w:endnote w:type="continuationNotice" w:id="1">
    <w:p w14:paraId="56B8DE31" w14:textId="77777777" w:rsidR="00B261AC" w:rsidRDefault="00B261A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9476FD" w14:textId="77777777" w:rsidR="00B261AC" w:rsidRDefault="00B261AC" w:rsidP="000F4F7D">
      <w:pPr>
        <w:spacing w:after="0" w:line="240" w:lineRule="auto"/>
      </w:pPr>
      <w:r>
        <w:separator/>
      </w:r>
    </w:p>
  </w:footnote>
  <w:footnote w:type="continuationSeparator" w:id="0">
    <w:p w14:paraId="6CAE3AC2" w14:textId="77777777" w:rsidR="00B261AC" w:rsidRDefault="00B261AC" w:rsidP="000F4F7D">
      <w:pPr>
        <w:spacing w:after="0" w:line="240" w:lineRule="auto"/>
      </w:pPr>
      <w:r>
        <w:continuationSeparator/>
      </w:r>
    </w:p>
  </w:footnote>
  <w:footnote w:type="continuationNotice" w:id="1">
    <w:p w14:paraId="6F6C15F3" w14:textId="77777777" w:rsidR="00B261AC" w:rsidRDefault="00B261AC">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338F"/>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1B25"/>
    <w:rsid w:val="000334C6"/>
    <w:rsid w:val="00034D57"/>
    <w:rsid w:val="00040AA5"/>
    <w:rsid w:val="00043892"/>
    <w:rsid w:val="00044368"/>
    <w:rsid w:val="000451F7"/>
    <w:rsid w:val="000468C8"/>
    <w:rsid w:val="00046B90"/>
    <w:rsid w:val="00047044"/>
    <w:rsid w:val="000470BE"/>
    <w:rsid w:val="00047718"/>
    <w:rsid w:val="0005078C"/>
    <w:rsid w:val="000525E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86154"/>
    <w:rsid w:val="00091477"/>
    <w:rsid w:val="00091D7E"/>
    <w:rsid w:val="00094E81"/>
    <w:rsid w:val="00095A21"/>
    <w:rsid w:val="000969B0"/>
    <w:rsid w:val="000971A2"/>
    <w:rsid w:val="00097319"/>
    <w:rsid w:val="00097621"/>
    <w:rsid w:val="0009775B"/>
    <w:rsid w:val="00097928"/>
    <w:rsid w:val="000A0AD0"/>
    <w:rsid w:val="000A1891"/>
    <w:rsid w:val="000A1C46"/>
    <w:rsid w:val="000A229C"/>
    <w:rsid w:val="000A4005"/>
    <w:rsid w:val="000A6499"/>
    <w:rsid w:val="000A7F29"/>
    <w:rsid w:val="000A7F94"/>
    <w:rsid w:val="000B1A58"/>
    <w:rsid w:val="000B28EC"/>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32AA"/>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6298"/>
    <w:rsid w:val="000F7EBA"/>
    <w:rsid w:val="001008A8"/>
    <w:rsid w:val="001023BE"/>
    <w:rsid w:val="00102B51"/>
    <w:rsid w:val="00103A9D"/>
    <w:rsid w:val="00104076"/>
    <w:rsid w:val="00107097"/>
    <w:rsid w:val="001120AB"/>
    <w:rsid w:val="00115714"/>
    <w:rsid w:val="00116151"/>
    <w:rsid w:val="0012014E"/>
    <w:rsid w:val="00121618"/>
    <w:rsid w:val="00122E43"/>
    <w:rsid w:val="0012530B"/>
    <w:rsid w:val="00125A23"/>
    <w:rsid w:val="00130492"/>
    <w:rsid w:val="0013091E"/>
    <w:rsid w:val="0013144B"/>
    <w:rsid w:val="0013232C"/>
    <w:rsid w:val="00132D3A"/>
    <w:rsid w:val="00134D06"/>
    <w:rsid w:val="0013544A"/>
    <w:rsid w:val="0013744E"/>
    <w:rsid w:val="00140D13"/>
    <w:rsid w:val="00141969"/>
    <w:rsid w:val="00150675"/>
    <w:rsid w:val="001525E7"/>
    <w:rsid w:val="00153162"/>
    <w:rsid w:val="001536B3"/>
    <w:rsid w:val="001549D2"/>
    <w:rsid w:val="00154AD2"/>
    <w:rsid w:val="00160177"/>
    <w:rsid w:val="00162BA6"/>
    <w:rsid w:val="00167489"/>
    <w:rsid w:val="001719D1"/>
    <w:rsid w:val="0017529F"/>
    <w:rsid w:val="001759C0"/>
    <w:rsid w:val="0018380F"/>
    <w:rsid w:val="00184CEA"/>
    <w:rsid w:val="001857D3"/>
    <w:rsid w:val="00185AE9"/>
    <w:rsid w:val="0018652B"/>
    <w:rsid w:val="001865DC"/>
    <w:rsid w:val="00187F59"/>
    <w:rsid w:val="00190CFD"/>
    <w:rsid w:val="0019173B"/>
    <w:rsid w:val="001925AB"/>
    <w:rsid w:val="001947A6"/>
    <w:rsid w:val="001A044C"/>
    <w:rsid w:val="001A206F"/>
    <w:rsid w:val="001A4027"/>
    <w:rsid w:val="001A6C46"/>
    <w:rsid w:val="001B063A"/>
    <w:rsid w:val="001B222F"/>
    <w:rsid w:val="001B264C"/>
    <w:rsid w:val="001B7BC8"/>
    <w:rsid w:val="001C05A7"/>
    <w:rsid w:val="001C1806"/>
    <w:rsid w:val="001C3296"/>
    <w:rsid w:val="001C490D"/>
    <w:rsid w:val="001C5197"/>
    <w:rsid w:val="001C5383"/>
    <w:rsid w:val="001C57C6"/>
    <w:rsid w:val="001C5909"/>
    <w:rsid w:val="001C77AC"/>
    <w:rsid w:val="001C790F"/>
    <w:rsid w:val="001D129C"/>
    <w:rsid w:val="001D3FCA"/>
    <w:rsid w:val="001D49B1"/>
    <w:rsid w:val="001D4B5D"/>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20049A"/>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2308"/>
    <w:rsid w:val="00290D76"/>
    <w:rsid w:val="0029228C"/>
    <w:rsid w:val="00294EEB"/>
    <w:rsid w:val="00296211"/>
    <w:rsid w:val="002A0658"/>
    <w:rsid w:val="002A186B"/>
    <w:rsid w:val="002A1AF8"/>
    <w:rsid w:val="002A1B16"/>
    <w:rsid w:val="002A43D2"/>
    <w:rsid w:val="002A4C30"/>
    <w:rsid w:val="002B251F"/>
    <w:rsid w:val="002B2EAD"/>
    <w:rsid w:val="002B316E"/>
    <w:rsid w:val="002B3495"/>
    <w:rsid w:val="002B3883"/>
    <w:rsid w:val="002B3E0F"/>
    <w:rsid w:val="002B4637"/>
    <w:rsid w:val="002B6B38"/>
    <w:rsid w:val="002C0462"/>
    <w:rsid w:val="002C1237"/>
    <w:rsid w:val="002C172C"/>
    <w:rsid w:val="002C1EC4"/>
    <w:rsid w:val="002C2C52"/>
    <w:rsid w:val="002C2F7E"/>
    <w:rsid w:val="002C3E48"/>
    <w:rsid w:val="002C632E"/>
    <w:rsid w:val="002C6478"/>
    <w:rsid w:val="002D0A8B"/>
    <w:rsid w:val="002D24CC"/>
    <w:rsid w:val="002D2EE8"/>
    <w:rsid w:val="002D30B0"/>
    <w:rsid w:val="002D5152"/>
    <w:rsid w:val="002D51F7"/>
    <w:rsid w:val="002D58F2"/>
    <w:rsid w:val="002D665B"/>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20F3"/>
    <w:rsid w:val="00303B16"/>
    <w:rsid w:val="00311A57"/>
    <w:rsid w:val="00323E61"/>
    <w:rsid w:val="00326D63"/>
    <w:rsid w:val="00327535"/>
    <w:rsid w:val="00327E5C"/>
    <w:rsid w:val="00330C8B"/>
    <w:rsid w:val="0033122A"/>
    <w:rsid w:val="00332310"/>
    <w:rsid w:val="003345AF"/>
    <w:rsid w:val="00341629"/>
    <w:rsid w:val="00343520"/>
    <w:rsid w:val="003435F6"/>
    <w:rsid w:val="00343D4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C97"/>
    <w:rsid w:val="00366D3A"/>
    <w:rsid w:val="00371F1F"/>
    <w:rsid w:val="00372C91"/>
    <w:rsid w:val="00372F43"/>
    <w:rsid w:val="00374059"/>
    <w:rsid w:val="00376164"/>
    <w:rsid w:val="00381638"/>
    <w:rsid w:val="00383C4D"/>
    <w:rsid w:val="00383E26"/>
    <w:rsid w:val="00384577"/>
    <w:rsid w:val="00386606"/>
    <w:rsid w:val="00386D65"/>
    <w:rsid w:val="003911E3"/>
    <w:rsid w:val="00391A3A"/>
    <w:rsid w:val="00394149"/>
    <w:rsid w:val="00394B96"/>
    <w:rsid w:val="00394FCF"/>
    <w:rsid w:val="003A0056"/>
    <w:rsid w:val="003A0CD0"/>
    <w:rsid w:val="003A1297"/>
    <w:rsid w:val="003A4923"/>
    <w:rsid w:val="003A5193"/>
    <w:rsid w:val="003A61FD"/>
    <w:rsid w:val="003A63AB"/>
    <w:rsid w:val="003A651F"/>
    <w:rsid w:val="003A729B"/>
    <w:rsid w:val="003B0160"/>
    <w:rsid w:val="003B302B"/>
    <w:rsid w:val="003B6E15"/>
    <w:rsid w:val="003C040C"/>
    <w:rsid w:val="003C3043"/>
    <w:rsid w:val="003C3474"/>
    <w:rsid w:val="003C494E"/>
    <w:rsid w:val="003C49C1"/>
    <w:rsid w:val="003C718A"/>
    <w:rsid w:val="003D0B91"/>
    <w:rsid w:val="003D57E6"/>
    <w:rsid w:val="003D71E8"/>
    <w:rsid w:val="003D7B53"/>
    <w:rsid w:val="003D7FAC"/>
    <w:rsid w:val="003E0A31"/>
    <w:rsid w:val="003E11F9"/>
    <w:rsid w:val="003E150E"/>
    <w:rsid w:val="003E2879"/>
    <w:rsid w:val="003E3342"/>
    <w:rsid w:val="003E6C29"/>
    <w:rsid w:val="003F1927"/>
    <w:rsid w:val="003F2736"/>
    <w:rsid w:val="003F5A79"/>
    <w:rsid w:val="003F75F8"/>
    <w:rsid w:val="00401B21"/>
    <w:rsid w:val="004047BB"/>
    <w:rsid w:val="0040678F"/>
    <w:rsid w:val="00407927"/>
    <w:rsid w:val="004104A1"/>
    <w:rsid w:val="00412E3E"/>
    <w:rsid w:val="0041495F"/>
    <w:rsid w:val="00414F16"/>
    <w:rsid w:val="00416273"/>
    <w:rsid w:val="0041649A"/>
    <w:rsid w:val="004235BD"/>
    <w:rsid w:val="004241E0"/>
    <w:rsid w:val="00431AB2"/>
    <w:rsid w:val="004326D4"/>
    <w:rsid w:val="00432CCA"/>
    <w:rsid w:val="004350F9"/>
    <w:rsid w:val="00435508"/>
    <w:rsid w:val="00442D83"/>
    <w:rsid w:val="0044464A"/>
    <w:rsid w:val="0044657C"/>
    <w:rsid w:val="00446E5B"/>
    <w:rsid w:val="00453ADF"/>
    <w:rsid w:val="0045501C"/>
    <w:rsid w:val="00455482"/>
    <w:rsid w:val="00464AD3"/>
    <w:rsid w:val="00466EBC"/>
    <w:rsid w:val="00472B1F"/>
    <w:rsid w:val="00472D8C"/>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A4DDF"/>
    <w:rsid w:val="004B3F96"/>
    <w:rsid w:val="004B427B"/>
    <w:rsid w:val="004B501A"/>
    <w:rsid w:val="004B7A88"/>
    <w:rsid w:val="004C0A1F"/>
    <w:rsid w:val="004C3196"/>
    <w:rsid w:val="004C3B20"/>
    <w:rsid w:val="004C4F25"/>
    <w:rsid w:val="004C5649"/>
    <w:rsid w:val="004C5DA1"/>
    <w:rsid w:val="004C6265"/>
    <w:rsid w:val="004C7A6D"/>
    <w:rsid w:val="004D05F2"/>
    <w:rsid w:val="004D21FB"/>
    <w:rsid w:val="004D445D"/>
    <w:rsid w:val="004D50A7"/>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2901"/>
    <w:rsid w:val="00513645"/>
    <w:rsid w:val="00514C81"/>
    <w:rsid w:val="00514D30"/>
    <w:rsid w:val="00515809"/>
    <w:rsid w:val="00516765"/>
    <w:rsid w:val="0052001A"/>
    <w:rsid w:val="0052219A"/>
    <w:rsid w:val="00522368"/>
    <w:rsid w:val="00523CE5"/>
    <w:rsid w:val="005247A5"/>
    <w:rsid w:val="0052480E"/>
    <w:rsid w:val="00525B0A"/>
    <w:rsid w:val="0053080C"/>
    <w:rsid w:val="0053122A"/>
    <w:rsid w:val="005316B6"/>
    <w:rsid w:val="005323DB"/>
    <w:rsid w:val="005323E6"/>
    <w:rsid w:val="005338C3"/>
    <w:rsid w:val="00534134"/>
    <w:rsid w:val="00534A39"/>
    <w:rsid w:val="00534DF7"/>
    <w:rsid w:val="00534E54"/>
    <w:rsid w:val="00537E66"/>
    <w:rsid w:val="00537FB7"/>
    <w:rsid w:val="00540405"/>
    <w:rsid w:val="00540B2D"/>
    <w:rsid w:val="00543518"/>
    <w:rsid w:val="00553262"/>
    <w:rsid w:val="0055585E"/>
    <w:rsid w:val="00555E0E"/>
    <w:rsid w:val="00557621"/>
    <w:rsid w:val="00557CCD"/>
    <w:rsid w:val="00560EA2"/>
    <w:rsid w:val="00562BFD"/>
    <w:rsid w:val="00565208"/>
    <w:rsid w:val="00572A06"/>
    <w:rsid w:val="00574DF5"/>
    <w:rsid w:val="0057559A"/>
    <w:rsid w:val="00575FF1"/>
    <w:rsid w:val="00577359"/>
    <w:rsid w:val="00577994"/>
    <w:rsid w:val="0058096D"/>
    <w:rsid w:val="00583E82"/>
    <w:rsid w:val="005842C3"/>
    <w:rsid w:val="005850CF"/>
    <w:rsid w:val="0058575D"/>
    <w:rsid w:val="005857CC"/>
    <w:rsid w:val="00587F85"/>
    <w:rsid w:val="005909CA"/>
    <w:rsid w:val="00590BD8"/>
    <w:rsid w:val="005910E2"/>
    <w:rsid w:val="0059237E"/>
    <w:rsid w:val="00592F6E"/>
    <w:rsid w:val="00594AAB"/>
    <w:rsid w:val="00594ABF"/>
    <w:rsid w:val="00597595"/>
    <w:rsid w:val="005A083D"/>
    <w:rsid w:val="005A6E26"/>
    <w:rsid w:val="005B1D0A"/>
    <w:rsid w:val="005B1ECB"/>
    <w:rsid w:val="005B217E"/>
    <w:rsid w:val="005B2C42"/>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A03"/>
    <w:rsid w:val="005E6214"/>
    <w:rsid w:val="005E69E1"/>
    <w:rsid w:val="005E74A4"/>
    <w:rsid w:val="005E7727"/>
    <w:rsid w:val="005E7FF3"/>
    <w:rsid w:val="005F02FE"/>
    <w:rsid w:val="005F0FC8"/>
    <w:rsid w:val="005F1E2B"/>
    <w:rsid w:val="005F265D"/>
    <w:rsid w:val="005F315C"/>
    <w:rsid w:val="005F51F6"/>
    <w:rsid w:val="005F5F3C"/>
    <w:rsid w:val="005F6211"/>
    <w:rsid w:val="00600779"/>
    <w:rsid w:val="00600C72"/>
    <w:rsid w:val="00601E1F"/>
    <w:rsid w:val="00602F3F"/>
    <w:rsid w:val="00605380"/>
    <w:rsid w:val="006054D9"/>
    <w:rsid w:val="00606002"/>
    <w:rsid w:val="00610D52"/>
    <w:rsid w:val="0061101D"/>
    <w:rsid w:val="00611BCE"/>
    <w:rsid w:val="006157F1"/>
    <w:rsid w:val="00617C21"/>
    <w:rsid w:val="0062168B"/>
    <w:rsid w:val="006223A3"/>
    <w:rsid w:val="00622E23"/>
    <w:rsid w:val="0062433D"/>
    <w:rsid w:val="0062458E"/>
    <w:rsid w:val="00624C8F"/>
    <w:rsid w:val="006260E1"/>
    <w:rsid w:val="00626337"/>
    <w:rsid w:val="00626C2F"/>
    <w:rsid w:val="0063016B"/>
    <w:rsid w:val="00630A6E"/>
    <w:rsid w:val="00633E33"/>
    <w:rsid w:val="006370FF"/>
    <w:rsid w:val="00637B91"/>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5AFC"/>
    <w:rsid w:val="00666BB4"/>
    <w:rsid w:val="00667C7D"/>
    <w:rsid w:val="00671CA4"/>
    <w:rsid w:val="00675F67"/>
    <w:rsid w:val="0068387D"/>
    <w:rsid w:val="006851F6"/>
    <w:rsid w:val="00685BE1"/>
    <w:rsid w:val="00685EBC"/>
    <w:rsid w:val="00686442"/>
    <w:rsid w:val="006873CC"/>
    <w:rsid w:val="006909AF"/>
    <w:rsid w:val="00691157"/>
    <w:rsid w:val="0069230A"/>
    <w:rsid w:val="00693238"/>
    <w:rsid w:val="0069385B"/>
    <w:rsid w:val="00696688"/>
    <w:rsid w:val="00697A27"/>
    <w:rsid w:val="00697A96"/>
    <w:rsid w:val="00697C92"/>
    <w:rsid w:val="00697F9F"/>
    <w:rsid w:val="006A0605"/>
    <w:rsid w:val="006A1F3B"/>
    <w:rsid w:val="006A37A7"/>
    <w:rsid w:val="006A449D"/>
    <w:rsid w:val="006A4C0B"/>
    <w:rsid w:val="006A6C2F"/>
    <w:rsid w:val="006B01CA"/>
    <w:rsid w:val="006B19E8"/>
    <w:rsid w:val="006C0B89"/>
    <w:rsid w:val="006C0C8F"/>
    <w:rsid w:val="006C1AF1"/>
    <w:rsid w:val="006C1BE3"/>
    <w:rsid w:val="006C647A"/>
    <w:rsid w:val="006C6528"/>
    <w:rsid w:val="006C680E"/>
    <w:rsid w:val="006C6D41"/>
    <w:rsid w:val="006D042E"/>
    <w:rsid w:val="006D1400"/>
    <w:rsid w:val="006D5308"/>
    <w:rsid w:val="006D730A"/>
    <w:rsid w:val="006E0FCA"/>
    <w:rsid w:val="006E278A"/>
    <w:rsid w:val="006E35E8"/>
    <w:rsid w:val="006E4C3D"/>
    <w:rsid w:val="006E650B"/>
    <w:rsid w:val="006E6872"/>
    <w:rsid w:val="006E6B8A"/>
    <w:rsid w:val="006F0490"/>
    <w:rsid w:val="006F0F0B"/>
    <w:rsid w:val="006F1881"/>
    <w:rsid w:val="006F24C9"/>
    <w:rsid w:val="006F67DB"/>
    <w:rsid w:val="006F7579"/>
    <w:rsid w:val="006F7C73"/>
    <w:rsid w:val="007005A4"/>
    <w:rsid w:val="00701881"/>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8CB"/>
    <w:rsid w:val="007310E5"/>
    <w:rsid w:val="00732418"/>
    <w:rsid w:val="00733F5C"/>
    <w:rsid w:val="00734C69"/>
    <w:rsid w:val="007358B8"/>
    <w:rsid w:val="00736441"/>
    <w:rsid w:val="00736A43"/>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7AF"/>
    <w:rsid w:val="00757CE3"/>
    <w:rsid w:val="00760774"/>
    <w:rsid w:val="00763348"/>
    <w:rsid w:val="00766357"/>
    <w:rsid w:val="00766B08"/>
    <w:rsid w:val="007677F1"/>
    <w:rsid w:val="00767ED4"/>
    <w:rsid w:val="00770218"/>
    <w:rsid w:val="007704E6"/>
    <w:rsid w:val="0077079F"/>
    <w:rsid w:val="007712B6"/>
    <w:rsid w:val="00771C4A"/>
    <w:rsid w:val="0077339A"/>
    <w:rsid w:val="00775488"/>
    <w:rsid w:val="007759EB"/>
    <w:rsid w:val="00777652"/>
    <w:rsid w:val="00781BF5"/>
    <w:rsid w:val="00783670"/>
    <w:rsid w:val="00785D9F"/>
    <w:rsid w:val="007861CD"/>
    <w:rsid w:val="007865D7"/>
    <w:rsid w:val="00787ED6"/>
    <w:rsid w:val="00791620"/>
    <w:rsid w:val="0079183C"/>
    <w:rsid w:val="00793263"/>
    <w:rsid w:val="0079423F"/>
    <w:rsid w:val="00795F46"/>
    <w:rsid w:val="00796982"/>
    <w:rsid w:val="007A6B40"/>
    <w:rsid w:val="007B0573"/>
    <w:rsid w:val="007B1439"/>
    <w:rsid w:val="007B1A8A"/>
    <w:rsid w:val="007B7124"/>
    <w:rsid w:val="007B7811"/>
    <w:rsid w:val="007C07ED"/>
    <w:rsid w:val="007C36B0"/>
    <w:rsid w:val="007C5737"/>
    <w:rsid w:val="007C610B"/>
    <w:rsid w:val="007C64A6"/>
    <w:rsid w:val="007C7D7C"/>
    <w:rsid w:val="007D00E5"/>
    <w:rsid w:val="007D01F6"/>
    <w:rsid w:val="007D1DF9"/>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AD6"/>
    <w:rsid w:val="0080251A"/>
    <w:rsid w:val="00806D6B"/>
    <w:rsid w:val="00807699"/>
    <w:rsid w:val="0081120F"/>
    <w:rsid w:val="00814652"/>
    <w:rsid w:val="00815BDD"/>
    <w:rsid w:val="008162CB"/>
    <w:rsid w:val="008163E3"/>
    <w:rsid w:val="00817D33"/>
    <w:rsid w:val="00817D86"/>
    <w:rsid w:val="00824151"/>
    <w:rsid w:val="00825849"/>
    <w:rsid w:val="00826656"/>
    <w:rsid w:val="00831206"/>
    <w:rsid w:val="00833DE0"/>
    <w:rsid w:val="0083406F"/>
    <w:rsid w:val="00834949"/>
    <w:rsid w:val="008414E5"/>
    <w:rsid w:val="00843162"/>
    <w:rsid w:val="00844EF2"/>
    <w:rsid w:val="008450B2"/>
    <w:rsid w:val="008459A8"/>
    <w:rsid w:val="0084785D"/>
    <w:rsid w:val="00847FD0"/>
    <w:rsid w:val="0085169C"/>
    <w:rsid w:val="00851E20"/>
    <w:rsid w:val="00853379"/>
    <w:rsid w:val="0085362A"/>
    <w:rsid w:val="008539D8"/>
    <w:rsid w:val="00853A58"/>
    <w:rsid w:val="008573BA"/>
    <w:rsid w:val="008628E9"/>
    <w:rsid w:val="00862CB8"/>
    <w:rsid w:val="008631CC"/>
    <w:rsid w:val="00863829"/>
    <w:rsid w:val="00863EBC"/>
    <w:rsid w:val="008677DC"/>
    <w:rsid w:val="008739E1"/>
    <w:rsid w:val="00873B08"/>
    <w:rsid w:val="00874913"/>
    <w:rsid w:val="0087568C"/>
    <w:rsid w:val="00876A76"/>
    <w:rsid w:val="0088031C"/>
    <w:rsid w:val="00881426"/>
    <w:rsid w:val="00881A08"/>
    <w:rsid w:val="00885FAE"/>
    <w:rsid w:val="00886667"/>
    <w:rsid w:val="00886F5F"/>
    <w:rsid w:val="00887307"/>
    <w:rsid w:val="00891073"/>
    <w:rsid w:val="00891183"/>
    <w:rsid w:val="00892860"/>
    <w:rsid w:val="008934D7"/>
    <w:rsid w:val="008954AD"/>
    <w:rsid w:val="00895B01"/>
    <w:rsid w:val="00897BF7"/>
    <w:rsid w:val="008A0303"/>
    <w:rsid w:val="008A1C58"/>
    <w:rsid w:val="008A315B"/>
    <w:rsid w:val="008A3737"/>
    <w:rsid w:val="008A3CB4"/>
    <w:rsid w:val="008A4F00"/>
    <w:rsid w:val="008A66EA"/>
    <w:rsid w:val="008B41E9"/>
    <w:rsid w:val="008B53E3"/>
    <w:rsid w:val="008B545B"/>
    <w:rsid w:val="008B54B6"/>
    <w:rsid w:val="008B5A1E"/>
    <w:rsid w:val="008B5B0A"/>
    <w:rsid w:val="008B633A"/>
    <w:rsid w:val="008B6C24"/>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5364"/>
    <w:rsid w:val="00915D73"/>
    <w:rsid w:val="00917973"/>
    <w:rsid w:val="00921449"/>
    <w:rsid w:val="00922126"/>
    <w:rsid w:val="009222E0"/>
    <w:rsid w:val="009232EF"/>
    <w:rsid w:val="0092418F"/>
    <w:rsid w:val="009244F1"/>
    <w:rsid w:val="00925DC8"/>
    <w:rsid w:val="0092728E"/>
    <w:rsid w:val="009305D4"/>
    <w:rsid w:val="00930A57"/>
    <w:rsid w:val="009313DF"/>
    <w:rsid w:val="00932AA9"/>
    <w:rsid w:val="00933978"/>
    <w:rsid w:val="009345A7"/>
    <w:rsid w:val="00935984"/>
    <w:rsid w:val="00935D7D"/>
    <w:rsid w:val="00936E44"/>
    <w:rsid w:val="0094086A"/>
    <w:rsid w:val="00940A99"/>
    <w:rsid w:val="00940B43"/>
    <w:rsid w:val="00942BFA"/>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1F41"/>
    <w:rsid w:val="00972E29"/>
    <w:rsid w:val="00976F8E"/>
    <w:rsid w:val="00980B6E"/>
    <w:rsid w:val="00985F40"/>
    <w:rsid w:val="00986D12"/>
    <w:rsid w:val="00987993"/>
    <w:rsid w:val="00994045"/>
    <w:rsid w:val="00995D03"/>
    <w:rsid w:val="00995F4D"/>
    <w:rsid w:val="00996E47"/>
    <w:rsid w:val="00997747"/>
    <w:rsid w:val="00997C34"/>
    <w:rsid w:val="009A22B1"/>
    <w:rsid w:val="009A7E87"/>
    <w:rsid w:val="009B05C6"/>
    <w:rsid w:val="009B15DF"/>
    <w:rsid w:val="009B2504"/>
    <w:rsid w:val="009B59A3"/>
    <w:rsid w:val="009C28DA"/>
    <w:rsid w:val="009C4C83"/>
    <w:rsid w:val="009C6EB6"/>
    <w:rsid w:val="009C7C4A"/>
    <w:rsid w:val="009D0CC0"/>
    <w:rsid w:val="009D4C65"/>
    <w:rsid w:val="009D7809"/>
    <w:rsid w:val="009E173C"/>
    <w:rsid w:val="009E2DF8"/>
    <w:rsid w:val="009E4988"/>
    <w:rsid w:val="009E4D47"/>
    <w:rsid w:val="009E63AC"/>
    <w:rsid w:val="009F344B"/>
    <w:rsid w:val="009F352B"/>
    <w:rsid w:val="009F35C3"/>
    <w:rsid w:val="009F3FD7"/>
    <w:rsid w:val="009F4924"/>
    <w:rsid w:val="009F4BF0"/>
    <w:rsid w:val="009F6032"/>
    <w:rsid w:val="009F7D90"/>
    <w:rsid w:val="00A0126B"/>
    <w:rsid w:val="00A0315B"/>
    <w:rsid w:val="00A03A6E"/>
    <w:rsid w:val="00A04D39"/>
    <w:rsid w:val="00A064CF"/>
    <w:rsid w:val="00A06E62"/>
    <w:rsid w:val="00A074FF"/>
    <w:rsid w:val="00A1143B"/>
    <w:rsid w:val="00A15879"/>
    <w:rsid w:val="00A16F79"/>
    <w:rsid w:val="00A2004A"/>
    <w:rsid w:val="00A201FF"/>
    <w:rsid w:val="00A21576"/>
    <w:rsid w:val="00A247A8"/>
    <w:rsid w:val="00A27788"/>
    <w:rsid w:val="00A30B87"/>
    <w:rsid w:val="00A313D0"/>
    <w:rsid w:val="00A349B1"/>
    <w:rsid w:val="00A34D91"/>
    <w:rsid w:val="00A355AC"/>
    <w:rsid w:val="00A35944"/>
    <w:rsid w:val="00A41330"/>
    <w:rsid w:val="00A41BDF"/>
    <w:rsid w:val="00A41C1C"/>
    <w:rsid w:val="00A431AB"/>
    <w:rsid w:val="00A43A97"/>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0FA5"/>
    <w:rsid w:val="00A861D6"/>
    <w:rsid w:val="00A86925"/>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A7983"/>
    <w:rsid w:val="00AB0AFD"/>
    <w:rsid w:val="00AB3F42"/>
    <w:rsid w:val="00AB5B7B"/>
    <w:rsid w:val="00AC171F"/>
    <w:rsid w:val="00AC1C37"/>
    <w:rsid w:val="00AD0491"/>
    <w:rsid w:val="00AD099E"/>
    <w:rsid w:val="00AD2040"/>
    <w:rsid w:val="00AD4907"/>
    <w:rsid w:val="00AD6FA9"/>
    <w:rsid w:val="00AE00AE"/>
    <w:rsid w:val="00AE030D"/>
    <w:rsid w:val="00AE108D"/>
    <w:rsid w:val="00AE14E5"/>
    <w:rsid w:val="00AE1ADE"/>
    <w:rsid w:val="00AE7306"/>
    <w:rsid w:val="00AF1C30"/>
    <w:rsid w:val="00AF3ADC"/>
    <w:rsid w:val="00AF41FC"/>
    <w:rsid w:val="00B01736"/>
    <w:rsid w:val="00B02197"/>
    <w:rsid w:val="00B07E3E"/>
    <w:rsid w:val="00B102CF"/>
    <w:rsid w:val="00B10819"/>
    <w:rsid w:val="00B11B51"/>
    <w:rsid w:val="00B11E71"/>
    <w:rsid w:val="00B16573"/>
    <w:rsid w:val="00B16F28"/>
    <w:rsid w:val="00B24520"/>
    <w:rsid w:val="00B245FF"/>
    <w:rsid w:val="00B2541C"/>
    <w:rsid w:val="00B261AC"/>
    <w:rsid w:val="00B27272"/>
    <w:rsid w:val="00B34F53"/>
    <w:rsid w:val="00B352F4"/>
    <w:rsid w:val="00B36E9B"/>
    <w:rsid w:val="00B377EE"/>
    <w:rsid w:val="00B41109"/>
    <w:rsid w:val="00B42C16"/>
    <w:rsid w:val="00B42C86"/>
    <w:rsid w:val="00B4427E"/>
    <w:rsid w:val="00B45B15"/>
    <w:rsid w:val="00B45C33"/>
    <w:rsid w:val="00B46116"/>
    <w:rsid w:val="00B46C34"/>
    <w:rsid w:val="00B517FD"/>
    <w:rsid w:val="00B53792"/>
    <w:rsid w:val="00B5500F"/>
    <w:rsid w:val="00B55A80"/>
    <w:rsid w:val="00B55D83"/>
    <w:rsid w:val="00B563BB"/>
    <w:rsid w:val="00B56C7A"/>
    <w:rsid w:val="00B639EB"/>
    <w:rsid w:val="00B660FE"/>
    <w:rsid w:val="00B665F4"/>
    <w:rsid w:val="00B705D3"/>
    <w:rsid w:val="00B716B2"/>
    <w:rsid w:val="00B718E5"/>
    <w:rsid w:val="00B759B3"/>
    <w:rsid w:val="00B759FF"/>
    <w:rsid w:val="00B75B70"/>
    <w:rsid w:val="00B75BBF"/>
    <w:rsid w:val="00B77C06"/>
    <w:rsid w:val="00B81296"/>
    <w:rsid w:val="00B8209A"/>
    <w:rsid w:val="00B848E5"/>
    <w:rsid w:val="00B84B2B"/>
    <w:rsid w:val="00B9319C"/>
    <w:rsid w:val="00B93C96"/>
    <w:rsid w:val="00B9412A"/>
    <w:rsid w:val="00B97012"/>
    <w:rsid w:val="00BA1800"/>
    <w:rsid w:val="00BA20B6"/>
    <w:rsid w:val="00BA3A32"/>
    <w:rsid w:val="00BA3D1A"/>
    <w:rsid w:val="00BA4BE6"/>
    <w:rsid w:val="00BA4EC3"/>
    <w:rsid w:val="00BA7F1B"/>
    <w:rsid w:val="00BB1D8A"/>
    <w:rsid w:val="00BB3E34"/>
    <w:rsid w:val="00BB4989"/>
    <w:rsid w:val="00BB49A5"/>
    <w:rsid w:val="00BB4D65"/>
    <w:rsid w:val="00BB4EEE"/>
    <w:rsid w:val="00BB5170"/>
    <w:rsid w:val="00BB5A30"/>
    <w:rsid w:val="00BB628E"/>
    <w:rsid w:val="00BB7AF3"/>
    <w:rsid w:val="00BC0474"/>
    <w:rsid w:val="00BC13C4"/>
    <w:rsid w:val="00BC13E4"/>
    <w:rsid w:val="00BC2BD4"/>
    <w:rsid w:val="00BC3496"/>
    <w:rsid w:val="00BC3A1E"/>
    <w:rsid w:val="00BC58CA"/>
    <w:rsid w:val="00BC6290"/>
    <w:rsid w:val="00BC6FC4"/>
    <w:rsid w:val="00BD2F24"/>
    <w:rsid w:val="00BD3C64"/>
    <w:rsid w:val="00BD7285"/>
    <w:rsid w:val="00BE1962"/>
    <w:rsid w:val="00BE2102"/>
    <w:rsid w:val="00BE28DB"/>
    <w:rsid w:val="00BE50D9"/>
    <w:rsid w:val="00BE5404"/>
    <w:rsid w:val="00BE6ABE"/>
    <w:rsid w:val="00BE6E6E"/>
    <w:rsid w:val="00BE75C8"/>
    <w:rsid w:val="00BE7D89"/>
    <w:rsid w:val="00BF0848"/>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02C"/>
    <w:rsid w:val="00C17BED"/>
    <w:rsid w:val="00C17CB5"/>
    <w:rsid w:val="00C220B8"/>
    <w:rsid w:val="00C22602"/>
    <w:rsid w:val="00C244CE"/>
    <w:rsid w:val="00C24BAD"/>
    <w:rsid w:val="00C266DF"/>
    <w:rsid w:val="00C274DB"/>
    <w:rsid w:val="00C3422A"/>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F7"/>
    <w:rsid w:val="00C62DF4"/>
    <w:rsid w:val="00C63FC1"/>
    <w:rsid w:val="00C647A5"/>
    <w:rsid w:val="00C65BE7"/>
    <w:rsid w:val="00C71BAF"/>
    <w:rsid w:val="00C72379"/>
    <w:rsid w:val="00C72E5D"/>
    <w:rsid w:val="00C7371D"/>
    <w:rsid w:val="00C76AB8"/>
    <w:rsid w:val="00C83163"/>
    <w:rsid w:val="00C9051E"/>
    <w:rsid w:val="00C91439"/>
    <w:rsid w:val="00C91CC9"/>
    <w:rsid w:val="00C91FF2"/>
    <w:rsid w:val="00C947A9"/>
    <w:rsid w:val="00C95039"/>
    <w:rsid w:val="00CA277F"/>
    <w:rsid w:val="00CA370A"/>
    <w:rsid w:val="00CA4AC1"/>
    <w:rsid w:val="00CA4B11"/>
    <w:rsid w:val="00CB10DA"/>
    <w:rsid w:val="00CB1D3B"/>
    <w:rsid w:val="00CB2E70"/>
    <w:rsid w:val="00CB3861"/>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13F"/>
    <w:rsid w:val="00CD6176"/>
    <w:rsid w:val="00CD7524"/>
    <w:rsid w:val="00CE0556"/>
    <w:rsid w:val="00CE263B"/>
    <w:rsid w:val="00CE35BA"/>
    <w:rsid w:val="00CE48FE"/>
    <w:rsid w:val="00CF34CE"/>
    <w:rsid w:val="00CF3C1B"/>
    <w:rsid w:val="00CF5916"/>
    <w:rsid w:val="00CF768D"/>
    <w:rsid w:val="00CF78D9"/>
    <w:rsid w:val="00D00F5B"/>
    <w:rsid w:val="00D015C0"/>
    <w:rsid w:val="00D028F8"/>
    <w:rsid w:val="00D05B8F"/>
    <w:rsid w:val="00D05EB1"/>
    <w:rsid w:val="00D06EF4"/>
    <w:rsid w:val="00D13DD1"/>
    <w:rsid w:val="00D1586B"/>
    <w:rsid w:val="00D15E4C"/>
    <w:rsid w:val="00D167D3"/>
    <w:rsid w:val="00D17AC3"/>
    <w:rsid w:val="00D17AE3"/>
    <w:rsid w:val="00D17D71"/>
    <w:rsid w:val="00D17DAB"/>
    <w:rsid w:val="00D2012A"/>
    <w:rsid w:val="00D21EC0"/>
    <w:rsid w:val="00D222A9"/>
    <w:rsid w:val="00D222BF"/>
    <w:rsid w:val="00D255BC"/>
    <w:rsid w:val="00D27700"/>
    <w:rsid w:val="00D32825"/>
    <w:rsid w:val="00D3551E"/>
    <w:rsid w:val="00D36707"/>
    <w:rsid w:val="00D374CC"/>
    <w:rsid w:val="00D37FA5"/>
    <w:rsid w:val="00D410A9"/>
    <w:rsid w:val="00D41DC7"/>
    <w:rsid w:val="00D43A34"/>
    <w:rsid w:val="00D43D34"/>
    <w:rsid w:val="00D43E0C"/>
    <w:rsid w:val="00D43E6E"/>
    <w:rsid w:val="00D45C89"/>
    <w:rsid w:val="00D45EF9"/>
    <w:rsid w:val="00D46B9F"/>
    <w:rsid w:val="00D520D4"/>
    <w:rsid w:val="00D528D2"/>
    <w:rsid w:val="00D52BA1"/>
    <w:rsid w:val="00D52F7E"/>
    <w:rsid w:val="00D53E1D"/>
    <w:rsid w:val="00D55B10"/>
    <w:rsid w:val="00D56CC0"/>
    <w:rsid w:val="00D60671"/>
    <w:rsid w:val="00D6336E"/>
    <w:rsid w:val="00D63E45"/>
    <w:rsid w:val="00D64475"/>
    <w:rsid w:val="00D65E49"/>
    <w:rsid w:val="00D65EBE"/>
    <w:rsid w:val="00D66D7E"/>
    <w:rsid w:val="00D73261"/>
    <w:rsid w:val="00D73736"/>
    <w:rsid w:val="00D748E0"/>
    <w:rsid w:val="00D763D3"/>
    <w:rsid w:val="00D83221"/>
    <w:rsid w:val="00D84445"/>
    <w:rsid w:val="00D8519A"/>
    <w:rsid w:val="00D90CBC"/>
    <w:rsid w:val="00D91752"/>
    <w:rsid w:val="00D9293B"/>
    <w:rsid w:val="00D92FBB"/>
    <w:rsid w:val="00D9365E"/>
    <w:rsid w:val="00D943E7"/>
    <w:rsid w:val="00D96AAF"/>
    <w:rsid w:val="00D97034"/>
    <w:rsid w:val="00D97C6D"/>
    <w:rsid w:val="00DA00EF"/>
    <w:rsid w:val="00DA36F9"/>
    <w:rsid w:val="00DA6155"/>
    <w:rsid w:val="00DA71DD"/>
    <w:rsid w:val="00DB2615"/>
    <w:rsid w:val="00DB2E96"/>
    <w:rsid w:val="00DB34B3"/>
    <w:rsid w:val="00DB3634"/>
    <w:rsid w:val="00DB47C4"/>
    <w:rsid w:val="00DB75CD"/>
    <w:rsid w:val="00DB7DF1"/>
    <w:rsid w:val="00DC0C50"/>
    <w:rsid w:val="00DC1053"/>
    <w:rsid w:val="00DC2EA9"/>
    <w:rsid w:val="00DC3267"/>
    <w:rsid w:val="00DC462D"/>
    <w:rsid w:val="00DC57B3"/>
    <w:rsid w:val="00DC626F"/>
    <w:rsid w:val="00DC6B01"/>
    <w:rsid w:val="00DC71BC"/>
    <w:rsid w:val="00DD181C"/>
    <w:rsid w:val="00DD19D2"/>
    <w:rsid w:val="00DD1F4B"/>
    <w:rsid w:val="00DD740B"/>
    <w:rsid w:val="00DD7F84"/>
    <w:rsid w:val="00DE0DD0"/>
    <w:rsid w:val="00DE1F6B"/>
    <w:rsid w:val="00DE2296"/>
    <w:rsid w:val="00DE25E8"/>
    <w:rsid w:val="00DE3A7A"/>
    <w:rsid w:val="00DE5837"/>
    <w:rsid w:val="00DE62D6"/>
    <w:rsid w:val="00DE776B"/>
    <w:rsid w:val="00DF0FCA"/>
    <w:rsid w:val="00DF13CC"/>
    <w:rsid w:val="00DF1C11"/>
    <w:rsid w:val="00DF2DE8"/>
    <w:rsid w:val="00DF331F"/>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93B"/>
    <w:rsid w:val="00E31453"/>
    <w:rsid w:val="00E374C4"/>
    <w:rsid w:val="00E40E7F"/>
    <w:rsid w:val="00E4174F"/>
    <w:rsid w:val="00E430FD"/>
    <w:rsid w:val="00E45F97"/>
    <w:rsid w:val="00E47B77"/>
    <w:rsid w:val="00E50A5B"/>
    <w:rsid w:val="00E52BB4"/>
    <w:rsid w:val="00E54C2D"/>
    <w:rsid w:val="00E5597E"/>
    <w:rsid w:val="00E55F45"/>
    <w:rsid w:val="00E578B8"/>
    <w:rsid w:val="00E60E52"/>
    <w:rsid w:val="00E61BF5"/>
    <w:rsid w:val="00E62205"/>
    <w:rsid w:val="00E637E3"/>
    <w:rsid w:val="00E64267"/>
    <w:rsid w:val="00E64C2C"/>
    <w:rsid w:val="00E66247"/>
    <w:rsid w:val="00E6747B"/>
    <w:rsid w:val="00E67C3E"/>
    <w:rsid w:val="00E709D7"/>
    <w:rsid w:val="00E70F27"/>
    <w:rsid w:val="00E7187E"/>
    <w:rsid w:val="00E72856"/>
    <w:rsid w:val="00E734FE"/>
    <w:rsid w:val="00E7362A"/>
    <w:rsid w:val="00E74567"/>
    <w:rsid w:val="00E75FED"/>
    <w:rsid w:val="00E76428"/>
    <w:rsid w:val="00E81114"/>
    <w:rsid w:val="00E8407D"/>
    <w:rsid w:val="00E86DFC"/>
    <w:rsid w:val="00E870C5"/>
    <w:rsid w:val="00E9690A"/>
    <w:rsid w:val="00EA00AC"/>
    <w:rsid w:val="00EA1D93"/>
    <w:rsid w:val="00EA287C"/>
    <w:rsid w:val="00EA3B13"/>
    <w:rsid w:val="00EA3F84"/>
    <w:rsid w:val="00EA53C5"/>
    <w:rsid w:val="00EA60DD"/>
    <w:rsid w:val="00EA7362"/>
    <w:rsid w:val="00EB05E3"/>
    <w:rsid w:val="00EB0A6C"/>
    <w:rsid w:val="00EB0D94"/>
    <w:rsid w:val="00EB2522"/>
    <w:rsid w:val="00EB35BC"/>
    <w:rsid w:val="00EB7977"/>
    <w:rsid w:val="00EC0934"/>
    <w:rsid w:val="00EC0E58"/>
    <w:rsid w:val="00EC2912"/>
    <w:rsid w:val="00EC2F8C"/>
    <w:rsid w:val="00EC30AE"/>
    <w:rsid w:val="00ED0321"/>
    <w:rsid w:val="00ED1E72"/>
    <w:rsid w:val="00ED229F"/>
    <w:rsid w:val="00ED2B30"/>
    <w:rsid w:val="00ED4B56"/>
    <w:rsid w:val="00ED588C"/>
    <w:rsid w:val="00ED5E5C"/>
    <w:rsid w:val="00ED686B"/>
    <w:rsid w:val="00ED6F06"/>
    <w:rsid w:val="00ED7D4C"/>
    <w:rsid w:val="00EE4725"/>
    <w:rsid w:val="00EE61E6"/>
    <w:rsid w:val="00EE666E"/>
    <w:rsid w:val="00EE7C61"/>
    <w:rsid w:val="00EF04C1"/>
    <w:rsid w:val="00EF0682"/>
    <w:rsid w:val="00EF324E"/>
    <w:rsid w:val="00EF6F4B"/>
    <w:rsid w:val="00F01A08"/>
    <w:rsid w:val="00F01F8B"/>
    <w:rsid w:val="00F03195"/>
    <w:rsid w:val="00F03F2D"/>
    <w:rsid w:val="00F07FFC"/>
    <w:rsid w:val="00F10FBF"/>
    <w:rsid w:val="00F131F1"/>
    <w:rsid w:val="00F13AC8"/>
    <w:rsid w:val="00F13BC6"/>
    <w:rsid w:val="00F15DF9"/>
    <w:rsid w:val="00F20038"/>
    <w:rsid w:val="00F204FA"/>
    <w:rsid w:val="00F22C4B"/>
    <w:rsid w:val="00F22FD2"/>
    <w:rsid w:val="00F24E25"/>
    <w:rsid w:val="00F254C9"/>
    <w:rsid w:val="00F30F64"/>
    <w:rsid w:val="00F3131E"/>
    <w:rsid w:val="00F314C8"/>
    <w:rsid w:val="00F327F3"/>
    <w:rsid w:val="00F33B11"/>
    <w:rsid w:val="00F33DBE"/>
    <w:rsid w:val="00F33E69"/>
    <w:rsid w:val="00F364DB"/>
    <w:rsid w:val="00F407E7"/>
    <w:rsid w:val="00F420B2"/>
    <w:rsid w:val="00F42585"/>
    <w:rsid w:val="00F42D71"/>
    <w:rsid w:val="00F44040"/>
    <w:rsid w:val="00F44D71"/>
    <w:rsid w:val="00F50E0F"/>
    <w:rsid w:val="00F55B97"/>
    <w:rsid w:val="00F65EFB"/>
    <w:rsid w:val="00F66FE8"/>
    <w:rsid w:val="00F67022"/>
    <w:rsid w:val="00F75559"/>
    <w:rsid w:val="00F75DE6"/>
    <w:rsid w:val="00F76750"/>
    <w:rsid w:val="00F777BC"/>
    <w:rsid w:val="00F77BE2"/>
    <w:rsid w:val="00F844B2"/>
    <w:rsid w:val="00F84751"/>
    <w:rsid w:val="00F87437"/>
    <w:rsid w:val="00F91421"/>
    <w:rsid w:val="00F9335E"/>
    <w:rsid w:val="00F9457E"/>
    <w:rsid w:val="00F94ADD"/>
    <w:rsid w:val="00F960E4"/>
    <w:rsid w:val="00F9714B"/>
    <w:rsid w:val="00FA1427"/>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D0176"/>
    <w:rsid w:val="00FD0342"/>
    <w:rsid w:val="00FD0427"/>
    <w:rsid w:val="00FD5F11"/>
    <w:rsid w:val="00FD7BFB"/>
    <w:rsid w:val="00FD7D07"/>
    <w:rsid w:val="00FE19AA"/>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www.synapse.org/" TargetMode="External"/><Relationship Id="rId2" Type="http://schemas.openxmlformats.org/officeDocument/2006/relationships/customXml" Target="../customXml/item2.xml"/><Relationship Id="rId16" Type="http://schemas.openxmlformats.org/officeDocument/2006/relationships/hyperlink" Target="https://cancer.sanger.ac.uk/cosmic/census?tier=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10" Type="http://schemas.openxmlformats.org/officeDocument/2006/relationships/hyperlink" Target="https://cancer.sanger.ac.uk/signatures/"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046B90"/>
    <w:rsid w:val="000D4079"/>
    <w:rsid w:val="001239F1"/>
    <w:rsid w:val="001925AB"/>
    <w:rsid w:val="001B7519"/>
    <w:rsid w:val="001F555B"/>
    <w:rsid w:val="0025125E"/>
    <w:rsid w:val="00263BF2"/>
    <w:rsid w:val="003020F3"/>
    <w:rsid w:val="00341629"/>
    <w:rsid w:val="00357EC0"/>
    <w:rsid w:val="00361F99"/>
    <w:rsid w:val="00363FD3"/>
    <w:rsid w:val="00384AA4"/>
    <w:rsid w:val="003D7FAC"/>
    <w:rsid w:val="003E3342"/>
    <w:rsid w:val="003F2736"/>
    <w:rsid w:val="004C58E8"/>
    <w:rsid w:val="004C7A6D"/>
    <w:rsid w:val="004F6966"/>
    <w:rsid w:val="00534DF7"/>
    <w:rsid w:val="00546612"/>
    <w:rsid w:val="00557CCD"/>
    <w:rsid w:val="005B1ECB"/>
    <w:rsid w:val="005E4330"/>
    <w:rsid w:val="00600C72"/>
    <w:rsid w:val="00626337"/>
    <w:rsid w:val="006448A7"/>
    <w:rsid w:val="00697A27"/>
    <w:rsid w:val="006B19E8"/>
    <w:rsid w:val="006E0F37"/>
    <w:rsid w:val="006E4FAA"/>
    <w:rsid w:val="006E67E3"/>
    <w:rsid w:val="007131D0"/>
    <w:rsid w:val="007134EB"/>
    <w:rsid w:val="007211AB"/>
    <w:rsid w:val="00736A43"/>
    <w:rsid w:val="00766357"/>
    <w:rsid w:val="007728FE"/>
    <w:rsid w:val="008629B8"/>
    <w:rsid w:val="008731E2"/>
    <w:rsid w:val="008D2C2E"/>
    <w:rsid w:val="008F3341"/>
    <w:rsid w:val="00903844"/>
    <w:rsid w:val="0092418F"/>
    <w:rsid w:val="00A97ED7"/>
    <w:rsid w:val="00B23970"/>
    <w:rsid w:val="00BE4664"/>
    <w:rsid w:val="00C5376A"/>
    <w:rsid w:val="00CA370A"/>
    <w:rsid w:val="00CA4B11"/>
    <w:rsid w:val="00D84AC5"/>
    <w:rsid w:val="00D9293B"/>
    <w:rsid w:val="00E1001D"/>
    <w:rsid w:val="00E22559"/>
    <w:rsid w:val="00E74567"/>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3.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6</TotalTime>
  <Pages>22</Pages>
  <Words>16994</Words>
  <Characters>96872</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22</cp:revision>
  <dcterms:created xsi:type="dcterms:W3CDTF">2025-02-08T02:35:00Z</dcterms:created>
  <dcterms:modified xsi:type="dcterms:W3CDTF">2025-02-13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